
<file path=[Content_Types].xml><?xml version="1.0" encoding="utf-8"?>
<Types xmlns="http://schemas.openxmlformats.org/package/2006/content-types">
  <Default Extension="emf" ContentType="image/x-emf"/>
  <Default Extension="pptx" ContentType="application/vnd.openxmlformats-officedocument.presentationml.presentati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4F8E5D" w14:textId="77777777" w:rsidR="006E1055" w:rsidRDefault="006E1055" w:rsidP="006E1055">
      <w:pPr>
        <w:spacing w:after="160"/>
        <w:ind w:firstLine="0"/>
        <w:jc w:val="center"/>
      </w:pPr>
    </w:p>
    <w:p w14:paraId="391563E5" w14:textId="77777777" w:rsidR="006E1055" w:rsidRDefault="006E1055" w:rsidP="006E1055">
      <w:pPr>
        <w:spacing w:after="160"/>
        <w:ind w:firstLine="0"/>
        <w:jc w:val="center"/>
      </w:pPr>
    </w:p>
    <w:p w14:paraId="04A6276E" w14:textId="77777777" w:rsidR="006E1055" w:rsidRDefault="006E1055" w:rsidP="006E1055">
      <w:pPr>
        <w:spacing w:after="160"/>
        <w:ind w:firstLine="0"/>
        <w:jc w:val="center"/>
      </w:pPr>
    </w:p>
    <w:p w14:paraId="75435544" w14:textId="77777777" w:rsidR="006E1055" w:rsidRDefault="006E1055" w:rsidP="006E1055">
      <w:pPr>
        <w:spacing w:after="160"/>
        <w:ind w:firstLine="0"/>
        <w:jc w:val="center"/>
      </w:pPr>
      <w:r>
        <w:t>An interdisciplinary perspective on the value of envy</w:t>
      </w:r>
    </w:p>
    <w:p w14:paraId="332AF549" w14:textId="77777777" w:rsidR="006E1055" w:rsidRDefault="006E1055" w:rsidP="006E1055">
      <w:pPr>
        <w:spacing w:after="160"/>
        <w:ind w:firstLine="0"/>
        <w:jc w:val="center"/>
      </w:pPr>
      <w:r>
        <w:t xml:space="preserve">Jens </w:t>
      </w:r>
      <w:proofErr w:type="spellStart"/>
      <w:r>
        <w:t>Lange</w:t>
      </w:r>
      <w:r>
        <w:rPr>
          <w:vertAlign w:val="superscript"/>
        </w:rPr>
        <w:t>a</w:t>
      </w:r>
      <w:proofErr w:type="spellEnd"/>
      <w:r>
        <w:t xml:space="preserve"> &amp; Sara </w:t>
      </w:r>
      <w:proofErr w:type="spellStart"/>
      <w:r>
        <w:t>Protasi</w:t>
      </w:r>
      <w:r>
        <w:rPr>
          <w:vertAlign w:val="superscript"/>
        </w:rPr>
        <w:t>b</w:t>
      </w:r>
      <w:proofErr w:type="spellEnd"/>
    </w:p>
    <w:p w14:paraId="1210B46F" w14:textId="77777777" w:rsidR="006E1055" w:rsidRDefault="006E1055" w:rsidP="006E1055">
      <w:pPr>
        <w:spacing w:after="160"/>
        <w:ind w:firstLine="0"/>
        <w:jc w:val="center"/>
      </w:pPr>
      <w:r>
        <w:rPr>
          <w:vertAlign w:val="superscript"/>
        </w:rPr>
        <w:t>a</w:t>
      </w:r>
      <w:r>
        <w:t xml:space="preserve"> University of Hamburg, </w:t>
      </w:r>
      <w:r>
        <w:rPr>
          <w:vertAlign w:val="superscript"/>
        </w:rPr>
        <w:t>b</w:t>
      </w:r>
      <w:r>
        <w:t xml:space="preserve"> University of Puget Sound</w:t>
      </w:r>
    </w:p>
    <w:p w14:paraId="25E6C1AB" w14:textId="47B3A9B7" w:rsidR="006E1055" w:rsidRDefault="006E1055" w:rsidP="006E1055">
      <w:pPr>
        <w:spacing w:after="160"/>
        <w:ind w:firstLine="0"/>
        <w:jc w:val="center"/>
      </w:pPr>
    </w:p>
    <w:p w14:paraId="5282A2A1" w14:textId="0BB5614F" w:rsidR="00E97085" w:rsidRPr="00E97085" w:rsidRDefault="00E97085" w:rsidP="006E1055">
      <w:pPr>
        <w:spacing w:after="160"/>
        <w:ind w:firstLine="0"/>
        <w:jc w:val="center"/>
        <w:rPr>
          <w:b/>
          <w:i/>
        </w:rPr>
      </w:pPr>
      <w:r w:rsidRPr="00E97085">
        <w:rPr>
          <w:b/>
        </w:rPr>
        <w:t>in press at</w:t>
      </w:r>
      <w:r>
        <w:rPr>
          <w:b/>
          <w:i/>
        </w:rPr>
        <w:t xml:space="preserve"> Review of Philosophy and Psychology</w:t>
      </w:r>
    </w:p>
    <w:p w14:paraId="0B2E9EF1" w14:textId="77777777" w:rsidR="00E97085" w:rsidRDefault="00E97085" w:rsidP="006E1055">
      <w:pPr>
        <w:spacing w:after="160"/>
        <w:ind w:firstLine="0"/>
        <w:jc w:val="center"/>
      </w:pPr>
    </w:p>
    <w:p w14:paraId="20A09191" w14:textId="77777777" w:rsidR="006E1055" w:rsidRDefault="006E1055" w:rsidP="006E1055">
      <w:pPr>
        <w:spacing w:after="160"/>
        <w:ind w:firstLine="0"/>
        <w:jc w:val="center"/>
      </w:pPr>
      <w:r>
        <w:t>Author Notes</w:t>
      </w:r>
    </w:p>
    <w:p w14:paraId="4AFD365A" w14:textId="77777777" w:rsidR="006E1055" w:rsidRDefault="006E1055" w:rsidP="006E1055">
      <w:pPr>
        <w:spacing w:after="160"/>
      </w:pPr>
      <w:r>
        <w:t xml:space="preserve">Jens Lange, University of Hamburg, Hamburg, Germany. Sara </w:t>
      </w:r>
      <w:proofErr w:type="spellStart"/>
      <w:r>
        <w:t>Protasi</w:t>
      </w:r>
      <w:proofErr w:type="spellEnd"/>
      <w:r>
        <w:t>, University of Puget Sound, Tacoma, WA, United States of America.</w:t>
      </w:r>
    </w:p>
    <w:p w14:paraId="6F1AE9E4" w14:textId="77777777" w:rsidR="006E1055" w:rsidRDefault="006E1055" w:rsidP="006E1055">
      <w:pPr>
        <w:spacing w:after="160"/>
      </w:pPr>
      <w:r>
        <w:t>Correspondence should be addressed to Jens Lange, University of Hamburg, Von-</w:t>
      </w:r>
      <w:proofErr w:type="spellStart"/>
      <w:r>
        <w:t>Melle</w:t>
      </w:r>
      <w:proofErr w:type="spellEnd"/>
      <w:r>
        <w:t xml:space="preserve">-Park 5, 20146 Hamburg, Germany, E-mail: lange.jens@outlook.com, ORCID: </w:t>
      </w:r>
      <w:r w:rsidRPr="00780F8D">
        <w:t>0000-0002-5375-3247</w:t>
      </w:r>
      <w:r>
        <w:t>.</w:t>
      </w:r>
    </w:p>
    <w:p w14:paraId="768BCFCD" w14:textId="77777777" w:rsidR="006E1055" w:rsidRDefault="006E1055" w:rsidP="006E1055">
      <w:pPr>
        <w:ind w:firstLine="709"/>
      </w:pPr>
      <w:r>
        <w:t xml:space="preserve">The research reported in this article was supported by grants from the German Research foundation (DFG; Deutsche </w:t>
      </w:r>
      <w:proofErr w:type="spellStart"/>
      <w:r>
        <w:t>Forschungsgemeinschaft</w:t>
      </w:r>
      <w:proofErr w:type="spellEnd"/>
      <w:r>
        <w:t>) awarded to Jens Lange (LA 4029/1-1, LA 4029/2-1).</w:t>
      </w:r>
    </w:p>
    <w:p w14:paraId="6CAFF4F7" w14:textId="77777777" w:rsidR="006E1055" w:rsidRDefault="006E1055" w:rsidP="006E1055">
      <w:r>
        <w:t xml:space="preserve">Ideas developed in this manuscript originated from a conference on </w:t>
      </w:r>
      <w:r>
        <w:rPr>
          <w:i/>
        </w:rPr>
        <w:t>Hostile Emotions</w:t>
      </w:r>
      <w:r>
        <w:t xml:space="preserve"> hosted by Thiemo Breyer at the Center for Interdisciplinary Research of the University of Bielefeld. We thank Olivia Bailey and Jan Crusius for comments on a previous draft.</w:t>
      </w:r>
    </w:p>
    <w:p w14:paraId="3C38E479" w14:textId="7A420909" w:rsidR="00F93ABA" w:rsidRDefault="00F93ABA" w:rsidP="00F93ABA">
      <w:r>
        <w:br w:type="page"/>
      </w:r>
    </w:p>
    <w:p w14:paraId="6DA1BCFD" w14:textId="77777777" w:rsidR="00F93ABA" w:rsidRDefault="00F93ABA" w:rsidP="00F93ABA">
      <w:pPr>
        <w:spacing w:after="160"/>
        <w:ind w:firstLine="0"/>
        <w:jc w:val="center"/>
      </w:pPr>
      <w:r>
        <w:lastRenderedPageBreak/>
        <w:t>Abstract</w:t>
      </w:r>
    </w:p>
    <w:p w14:paraId="70DC173D" w14:textId="6F689DD8" w:rsidR="00F93ABA" w:rsidRDefault="0073294F" w:rsidP="00F93ABA">
      <w:pPr>
        <w:spacing w:after="160"/>
        <w:ind w:firstLine="0"/>
      </w:pPr>
      <w:r>
        <w:t xml:space="preserve">The public and scholars alike </w:t>
      </w:r>
      <w:r w:rsidR="005F1CDE">
        <w:t xml:space="preserve">largely </w:t>
      </w:r>
      <w:r>
        <w:t>consider envy to be reprehensible.</w:t>
      </w:r>
      <w:r w:rsidR="005F1CDE">
        <w:t xml:space="preserve"> This judgment of the value of envy commonly </w:t>
      </w:r>
      <w:r w:rsidR="00312563">
        <w:t xml:space="preserve">results </w:t>
      </w:r>
      <w:r w:rsidR="007E747A">
        <w:t>either from a</w:t>
      </w:r>
      <w:r w:rsidR="00A00736">
        <w:t xml:space="preserve"> limited understanding of the nature of envy</w:t>
      </w:r>
      <w:r w:rsidR="00D43910">
        <w:t xml:space="preserve"> or</w:t>
      </w:r>
      <w:r w:rsidR="007E747A">
        <w:t xml:space="preserve"> from</w:t>
      </w:r>
      <w:r w:rsidR="00D43910">
        <w:t xml:space="preserve"> a limited understanding</w:t>
      </w:r>
      <w:r w:rsidR="00324102">
        <w:t xml:space="preserve"> of how </w:t>
      </w:r>
      <w:r w:rsidR="00D109E3">
        <w:t xml:space="preserve">to determine the value of </w:t>
      </w:r>
      <w:r w:rsidR="00EC609F">
        <w:t>phenomena</w:t>
      </w:r>
      <w:r w:rsidR="00A00736">
        <w:t>.</w:t>
      </w:r>
      <w:r w:rsidR="00D109E3">
        <w:t xml:space="preserve"> </w:t>
      </w:r>
      <w:r w:rsidR="009B19D0">
        <w:t>O</w:t>
      </w:r>
      <w:r w:rsidR="00D109E3">
        <w:t>vercoming this state requires a</w:t>
      </w:r>
      <w:r w:rsidR="006970A4">
        <w:t>n interdisciplinary</w:t>
      </w:r>
      <w:r w:rsidR="00D109E3">
        <w:t xml:space="preserve"> collaboration of</w:t>
      </w:r>
      <w:r w:rsidR="009B19D0">
        <w:t xml:space="preserve"> psychologists and philosophers. That is, broad empirical evidence</w:t>
      </w:r>
      <w:r w:rsidR="001F0D4A">
        <w:t xml:space="preserve"> </w:t>
      </w:r>
      <w:r w:rsidR="008362EA">
        <w:t xml:space="preserve">regarding </w:t>
      </w:r>
      <w:r w:rsidR="001F0D4A">
        <w:t>the nature of envy</w:t>
      </w:r>
      <w:r w:rsidR="008362EA">
        <w:t xml:space="preserve"> generated in psychological studies</w:t>
      </w:r>
      <w:r w:rsidR="001F0D4A">
        <w:t xml:space="preserve"> must </w:t>
      </w:r>
      <w:r w:rsidR="008A4D2B">
        <w:t>inform judgments about the value of envy</w:t>
      </w:r>
      <w:r w:rsidR="001F0D4A">
        <w:t xml:space="preserve"> according to </w:t>
      </w:r>
      <w:r w:rsidR="001D726F">
        <w:t>sophisticated philosophical standards.</w:t>
      </w:r>
      <w:r w:rsidR="008A4D2B">
        <w:t xml:space="preserve"> We</w:t>
      </w:r>
      <w:r w:rsidR="00070D27">
        <w:t xml:space="preserve"> conducted such a collaboration. Empirical research </w:t>
      </w:r>
      <w:r w:rsidR="00D90EDD">
        <w:t xml:space="preserve">indicates </w:t>
      </w:r>
      <w:r w:rsidR="00F376CF">
        <w:t xml:space="preserve">that envy </w:t>
      </w:r>
      <w:r w:rsidR="00445E0C">
        <w:t>is constituted by</w:t>
      </w:r>
      <w:r w:rsidR="00F376CF">
        <w:t xml:space="preserve"> multiple components </w:t>
      </w:r>
      <w:r w:rsidR="00D23280">
        <w:t>which in turn</w:t>
      </w:r>
      <w:r w:rsidR="008A5986">
        <w:t xml:space="preserve"> </w:t>
      </w:r>
      <w:r w:rsidR="008D0E5A">
        <w:t>predict</w:t>
      </w:r>
      <w:r w:rsidR="00F376CF">
        <w:t xml:space="preserve"> diverse outcomes</w:t>
      </w:r>
      <w:r w:rsidR="008A5986">
        <w:t xml:space="preserve"> that </w:t>
      </w:r>
      <w:r w:rsidR="00D23280">
        <w:t xml:space="preserve">may be </w:t>
      </w:r>
      <w:r w:rsidR="008A5986">
        <w:t>functional</w:t>
      </w:r>
      <w:r w:rsidR="00F376CF">
        <w:t xml:space="preserve"> for the self and society. </w:t>
      </w:r>
      <w:r w:rsidR="0088163B">
        <w:t>Accordingly, t</w:t>
      </w:r>
      <w:r w:rsidR="00C72235">
        <w:t xml:space="preserve">he value of envy </w:t>
      </w:r>
      <w:r w:rsidR="00485114">
        <w:t>is sim</w:t>
      </w:r>
      <w:r w:rsidR="00A454DA">
        <w:t>ilarly nuanced</w:t>
      </w:r>
      <w:r w:rsidR="007D366D">
        <w:t>.</w:t>
      </w:r>
      <w:r w:rsidR="00C72235">
        <w:t xml:space="preserve"> </w:t>
      </w:r>
      <w:r w:rsidR="007D366D">
        <w:t>Sometimes</w:t>
      </w:r>
      <w:r w:rsidR="008A5986">
        <w:t xml:space="preserve">, envy </w:t>
      </w:r>
      <w:r w:rsidR="002E669D">
        <w:t xml:space="preserve">may have </w:t>
      </w:r>
      <w:r w:rsidR="008A5986">
        <w:t>instrumental value in promoting prudentially and morally good outcomes.</w:t>
      </w:r>
      <w:r w:rsidR="00C72235">
        <w:t xml:space="preserve"> </w:t>
      </w:r>
      <w:r w:rsidR="007D366D">
        <w:t>Sometimes</w:t>
      </w:r>
      <w:r w:rsidR="00C72235">
        <w:t xml:space="preserve">, envy may </w:t>
      </w:r>
      <w:r w:rsidR="003132E3">
        <w:t>be</w:t>
      </w:r>
      <w:r w:rsidR="0088163B">
        <w:t xml:space="preserve"> </w:t>
      </w:r>
      <w:r w:rsidR="002353BE">
        <w:t>non-instrumentally</w:t>
      </w:r>
      <w:r w:rsidR="00811DCF">
        <w:t xml:space="preserve"> prudentially and morally good. </w:t>
      </w:r>
      <w:r w:rsidR="007D366D">
        <w:t>Sometimes</w:t>
      </w:r>
      <w:r w:rsidR="00811DCF">
        <w:t xml:space="preserve">, envy may </w:t>
      </w:r>
      <w:r w:rsidR="002353BE">
        <w:t>be bad</w:t>
      </w:r>
      <w:r w:rsidR="00811DCF">
        <w:t>.</w:t>
      </w:r>
      <w:r w:rsidR="003237FD">
        <w:t xml:space="preserve"> This nuanced perspective on the value of envy has implications for</w:t>
      </w:r>
      <w:r w:rsidR="00331F6B">
        <w:t xml:space="preserve"> </w:t>
      </w:r>
      <w:r w:rsidR="003132E3">
        <w:t xml:space="preserve">recommendations on how to deal with </w:t>
      </w:r>
      <w:r w:rsidR="00331F6B">
        <w:t xml:space="preserve">envy and </w:t>
      </w:r>
      <w:r w:rsidR="00EF2110">
        <w:t xml:space="preserve">paves the way toward </w:t>
      </w:r>
      <w:r w:rsidR="00331F6B">
        <w:t>future empirical and theoretical investigations</w:t>
      </w:r>
      <w:r w:rsidR="00EF2110">
        <w:t xml:space="preserve"> on the nature and the value of envy</w:t>
      </w:r>
      <w:r w:rsidR="00331F6B">
        <w:t>.</w:t>
      </w:r>
    </w:p>
    <w:p w14:paraId="46747D90" w14:textId="1C11348C" w:rsidR="00F93ABA" w:rsidRDefault="00F93ABA" w:rsidP="00F93ABA">
      <w:pPr>
        <w:spacing w:after="160"/>
      </w:pPr>
      <w:r w:rsidRPr="00201AFB">
        <w:rPr>
          <w:i/>
        </w:rPr>
        <w:t>Keywords</w:t>
      </w:r>
      <w:r>
        <w:t xml:space="preserve">: </w:t>
      </w:r>
      <w:r w:rsidR="00EF2110">
        <w:t>envy</w:t>
      </w:r>
      <w:r w:rsidR="00BE7D23">
        <w:t>,</w:t>
      </w:r>
      <w:r w:rsidR="00EF2110">
        <w:t xml:space="preserve"> </w:t>
      </w:r>
      <w:r w:rsidR="00BE7D23">
        <w:t xml:space="preserve">benign and malicious envy, instrumental and </w:t>
      </w:r>
      <w:r w:rsidR="00F208B1">
        <w:t>non-instrumental</w:t>
      </w:r>
      <w:r w:rsidR="00BE7D23">
        <w:t xml:space="preserve"> value, </w:t>
      </w:r>
      <w:r w:rsidR="00F208B1">
        <w:t>prudential and moral value</w:t>
      </w:r>
    </w:p>
    <w:p w14:paraId="7E01E7A2" w14:textId="77777777" w:rsidR="00F93ABA" w:rsidRDefault="00F93ABA" w:rsidP="00F93ABA">
      <w:pPr>
        <w:spacing w:after="160" w:line="259" w:lineRule="auto"/>
        <w:ind w:firstLine="0"/>
      </w:pPr>
      <w:r>
        <w:br w:type="page"/>
      </w:r>
    </w:p>
    <w:p w14:paraId="2A202864" w14:textId="77777777" w:rsidR="00F93ABA" w:rsidRPr="004856B0" w:rsidRDefault="00F93ABA" w:rsidP="00F93ABA">
      <w:pPr>
        <w:ind w:firstLine="0"/>
        <w:jc w:val="center"/>
        <w:rPr>
          <w:b/>
        </w:rPr>
      </w:pPr>
      <w:r>
        <w:rPr>
          <w:b/>
        </w:rPr>
        <w:lastRenderedPageBreak/>
        <w:t>1 Introduction</w:t>
      </w:r>
    </w:p>
    <w:p w14:paraId="2EBA4598" w14:textId="3AFF2E88" w:rsidR="00F93ABA" w:rsidRDefault="00F93ABA" w:rsidP="00F93ABA">
      <w:r>
        <w:t xml:space="preserve">Envy is commonly viewed as reprehensible. In the media, writers portray envy as an emotion that humans should ideally suppress or transmute </w:t>
      </w:r>
      <w:r>
        <w:fldChar w:fldCharType="begin"/>
      </w:r>
      <w:r>
        <w:instrText xml:space="preserve"> ADDIN ZOTERO_ITEM CSL_CITATION {"citationID":"o7ZKp0rO","properties":{"formattedCitation":"(e.g., Razzetti 2018)","plainCitation":"(e.g., Razzetti 2018)","noteIndex":0},"citationItems":[{"id":6351,"uris":["http://zotero.org/users/local/u7wTCDCU/items/AX2AGN4N"],"uri":["http://zotero.org/users/local/u7wTCDCU/items/AX2AGN4N"],"itemData":{"id":6351,"type":"article","title":"How to avoid jealousy and envy from poisoning your life","URL":"https://www.theladders.com/career-advice/how-to-avoid-jealousy-and-envy-from-poisoning-your-life","author":[{"family":"Razzetti","given":"G."}],"issued":{"date-parts":[["2018"]]}},"prefix":"e.g., "}],"schema":"https://github.com/citation-style-language/schema/raw/master/csl-citation.json"} </w:instrText>
      </w:r>
      <w:r>
        <w:fldChar w:fldCharType="separate"/>
      </w:r>
      <w:r w:rsidRPr="000C2CC2">
        <w:t>(e.g., Razzetti 2018)</w:t>
      </w:r>
      <w:r>
        <w:fldChar w:fldCharType="end"/>
      </w:r>
      <w:r>
        <w:t>. Similarly, religious leaders, such as pope</w:t>
      </w:r>
      <w:r w:rsidR="00AA45B2">
        <w:t xml:space="preserve"> Francis</w:t>
      </w:r>
      <w:r>
        <w:t xml:space="preserve">, see envy as the root of evil </w:t>
      </w:r>
      <w:r>
        <w:fldChar w:fldCharType="begin"/>
      </w:r>
      <w:r>
        <w:instrText xml:space="preserve"> ADDIN ZOTERO_ITEM CSL_CITATION {"citationID":"1dsI43F6","properties":{"formattedCitation":"(Glatz 2014)","plainCitation":"(Glatz 2014)","noteIndex":0},"citationItems":[{"id":2133,"uris":["http://zotero.org/users/local/u7wTCDCU/items/98ZQ8XAR"],"uri":["http://zotero.org/users/local/u7wTCDCU/items/98ZQ8XAR"],"itemData":{"id":2133,"type":"post-weblog","title":"All wars begin in a jealous heart; let go of pride, envy, pope says","URL":"http://www.thebostonpilot.com/article.asp?ID=172308","author":[{"family":"Glatz","given":"Carol"}],"accessed":{"date-parts":[["2014",11,20]]},"issued":{"date-parts":[["2014"]]}}}],"schema":"https://github.com/citation-style-language/schema/raw/master/csl-citation.json"} </w:instrText>
      </w:r>
      <w:r>
        <w:fldChar w:fldCharType="separate"/>
      </w:r>
      <w:r w:rsidRPr="000C2CC2">
        <w:t>(Glatz 2014)</w:t>
      </w:r>
      <w:r>
        <w:fldChar w:fldCharType="end"/>
      </w:r>
      <w:r>
        <w:t xml:space="preserve">. </w:t>
      </w:r>
      <w:r w:rsidR="00F84B77">
        <w:t xml:space="preserve">Pope Francis’ </w:t>
      </w:r>
      <w:r>
        <w:t xml:space="preserve">viewpoint is in line with the Christian tradition to explicitly condemn envy as a deadly sin, an emotion responsible for Cain slaying his brother or the Romans torturing </w:t>
      </w:r>
      <w:r w:rsidR="007E747A">
        <w:t xml:space="preserve">and murdering </w:t>
      </w:r>
      <w:r>
        <w:t xml:space="preserve">Jesus </w:t>
      </w:r>
      <w:r>
        <w:fldChar w:fldCharType="begin"/>
      </w:r>
      <w:r>
        <w:instrText xml:space="preserve"> ADDIN ZOTERO_ITEM CSL_CITATION {"citationID":"rNGGORZL","properties":{"formattedCitation":"(Aquaro 2004)","plainCitation":"(Aquaro 2004)","noteIndex":0},"citationItems":[{"id":1996,"uris":["http://zotero.org/users/local/u7wTCDCU/items/9D2VJEX4"],"uri":["http://zotero.org/users/local/u7wTCDCU/items/9D2VJEX4"],"itemData":{"id":1996,"type":"book","event-place":"Lincoln","publisher":"Universe","publisher-place":"Lincoln","title":"Death by envy: The evil eye and envy in the Christian tradition.","author":[{"family":"Aquaro","given":"G. R. A."}],"issued":{"date-parts":[["2004"]]}}}],"schema":"https://github.com/citation-style-language/schema/raw/master/csl-citation.json"} </w:instrText>
      </w:r>
      <w:r>
        <w:fldChar w:fldCharType="separate"/>
      </w:r>
      <w:r w:rsidRPr="000C2CC2">
        <w:t>(Aquaro 2004)</w:t>
      </w:r>
      <w:r>
        <w:fldChar w:fldCharType="end"/>
      </w:r>
      <w:r>
        <w:t xml:space="preserve">. Beyond folk psychological and religious perspectives, scholarly approaches to envy also </w:t>
      </w:r>
      <w:r w:rsidR="005C0876">
        <w:t>cast envy in a negative light</w:t>
      </w:r>
      <w:r>
        <w:t>.</w:t>
      </w:r>
      <w:r w:rsidR="00A66389">
        <w:t xml:space="preserve"> </w:t>
      </w:r>
      <w:r w:rsidR="00B01ADE" w:rsidRPr="00B01ADE">
        <w:t>Some sociologists identify envious motives in numerous different kinds of crimes such as assassination, sabotage, and ha</w:t>
      </w:r>
      <w:r w:rsidR="001834E7">
        <w:t>r</w:t>
      </w:r>
      <w:r w:rsidR="00B01ADE" w:rsidRPr="00B01ADE">
        <w:t>assment</w:t>
      </w:r>
      <w:r w:rsidR="00153F47">
        <w:t xml:space="preserve"> </w:t>
      </w:r>
      <w:r w:rsidR="00153F47">
        <w:fldChar w:fldCharType="begin"/>
      </w:r>
      <w:r w:rsidR="00153F47">
        <w:instrText xml:space="preserve"> ADDIN ZOTERO_ITEM CSL_CITATION {"citationID":"Z2zwviG8","properties":{"formattedCitation":"(Schoeck 1969)","plainCitation":"(Schoeck 1969)","noteIndex":0},"citationItems":[{"id":1947,"uris":["http://zotero.org/users/local/u7wTCDCU/items/AQP4722G"],"uri":["http://zotero.org/users/local/u7wTCDCU/items/AQP4722G"],"itemData":{"id":1947,"type":"book","event-place":"New York","publisher":"Harcourt, Brace &amp; World","publisher-place":"New York","title":"Envy: A theory of social behavior.","author":[{"family":"Schoeck","given":"H."}],"issued":{"date-parts":[["1969"]]}}}],"schema":"https://github.com/citation-style-language/schema/raw/master/csl-citation.json"} </w:instrText>
      </w:r>
      <w:r w:rsidR="00153F47">
        <w:fldChar w:fldCharType="separate"/>
      </w:r>
      <w:r w:rsidR="00153F47" w:rsidRPr="000C2CC2">
        <w:t>(Schoeck 1969)</w:t>
      </w:r>
      <w:r w:rsidR="00153F47">
        <w:fldChar w:fldCharType="end"/>
      </w:r>
      <w:r w:rsidR="00B41F10">
        <w:t xml:space="preserve">. </w:t>
      </w:r>
      <w:r w:rsidR="00923FC5">
        <w:t xml:space="preserve">Relatedly, </w:t>
      </w:r>
      <w:r w:rsidR="00923FC5" w:rsidRPr="00923FC5">
        <w:t xml:space="preserve">historians and psychologists have identified envy to be a central factor behind persecutions of the Jews by the Nazis, envious of the phantasmatic power and influence they ascribed </w:t>
      </w:r>
      <w:r w:rsidR="00FE1CD6">
        <w:t xml:space="preserve">to </w:t>
      </w:r>
      <w:r w:rsidR="00923FC5" w:rsidRPr="00923FC5">
        <w:t>them</w:t>
      </w:r>
      <w:r>
        <w:t xml:space="preserve"> </w:t>
      </w:r>
      <w:r>
        <w:fldChar w:fldCharType="begin"/>
      </w:r>
      <w:r w:rsidR="00744952">
        <w:instrText xml:space="preserve"> ADDIN ZOTERO_ITEM CSL_CITATION {"citationID":"R3M5rcEA","properties":{"formattedCitation":"(Glick 2002; Smith 2014)","plainCitation":"(Glick 2002; Smith 2014)","noteIndex":0},"citationItems":[{"id":6520,"uris":["http://zotero.org/users/local/u7wTCDCU/items/K8V85GSX"],"uri":["http://zotero.org/users/local/u7wTCDCU/items/K8V85GSX"],"itemData":{"id":6520,"type":"chapter","container-title":"Understanding genocide: The social psychology of the holocaust","event-place":"New York","page":"113-142","publisher":"Oxford University Press","publisher-place":"New York","title":"Sacrificial lambs dressed in wolves' clothing: Envious prejudice, ideology, and the scapegoating of Jews","author":[{"family":"Glick","given":"P."}],"editor":[{"family":"Newman","given":"L. S."},{"family":"Erber","given":"R."}],"issued":{"date-parts":[["2002"]]}}},{"id":2414,"uris":["http://zotero.org/users/local/u7wTCDCU/items/PK6KL747"],"uri":["http://zotero.org/users/local/u7wTCDCU/items/PK6KL747"],"itemData":{"id":2414,"type":"book","event-place":"New York","publisher":"Oxford University Press","publisher-place":"New York","title":"The joy of pain: Schadenfreude and the dark side of human nature","author":[{"family":"Smith","given":"R. H."}],"issued":{"date-parts":[["2014"]]}}}],"schema":"https://github.com/citation-style-language/schema/raw/master/csl-citation.json"} </w:instrText>
      </w:r>
      <w:r>
        <w:fldChar w:fldCharType="separate"/>
      </w:r>
      <w:r w:rsidR="00744952" w:rsidRPr="00744952">
        <w:t>(Glick 2002; Smith 2014)</w:t>
      </w:r>
      <w:r>
        <w:fldChar w:fldCharType="end"/>
      </w:r>
      <w:r>
        <w:t>. Extensive early reviews covering broad empirical evidence indeed suggest</w:t>
      </w:r>
      <w:r w:rsidR="008D3EB8">
        <w:t>ed</w:t>
      </w:r>
      <w:r>
        <w:t xml:space="preserve"> that envy is fueled by unjust resentment and fosters excessive hostility and personal unhappiness </w:t>
      </w:r>
      <w:r>
        <w:fldChar w:fldCharType="begin"/>
      </w:r>
      <w:r>
        <w:instrText xml:space="preserve"> ADDIN ZOTERO_ITEM CSL_CITATION {"citationID":"RBdnVy1I","properties":{"formattedCitation":"(e.g., Miceli and Castelfranchi 2007; Smith and Kim 2007)","plainCitation":"(e.g., Miceli and Castelfranchi 2007; Smith and Kim 2007)","noteIndex":0},"citationItems":[{"id":469,"uris":["http://zotero.org/users/local/u7wTCDCU/items/69QZZTUE"],"uri":["http://zotero.org/users/local/u7wTCDCU/items/69QZZTUE"],"itemData":{"id":469,"type":"article-journal","container-title":"Cognition &amp; Emotion","DOI":"10.1080/02699930600814735","ISSN":"0269-9931, 1464-0600","issue":"3","page":"449-479","source":"CrossRef","title":"The envious mind","volume":"21","author":[{"family":"Miceli","given":"Maria"},{"family":"Castelfranchi","given":"Cristiano"}],"issued":{"date-parts":[["2007",4]]}},"prefix":"e.g., "},{"id":476,"uris":["http://zotero.org/users/local/u7wTCDCU/items/9S7RMAYK"],"uri":["http://zotero.org/users/local/u7wTCDCU/items/9S7RMAYK"],"itemData":{"id":476,"type":"article-journal","container-title":"Psychological Bulletin","DOI":"10.1037/0033-2909.133.1.46","ISSN":"1939-1455, 0033-2909","issue":"1","page":"46-64","source":"CrossRef","title":"Comprehending envy.","volume":"133","author":[{"family":"Smith","given":"R. H."},{"family":"Kim","given":"Sung Hee"}],"issued":{"date-parts":[["2007"]]}}}],"schema":"https://github.com/citation-style-language/schema/raw/master/csl-citation.json"} </w:instrText>
      </w:r>
      <w:r>
        <w:fldChar w:fldCharType="separate"/>
      </w:r>
      <w:r w:rsidRPr="00C325AD">
        <w:t>(e.g., Miceli and Castelfranchi 2007; Smith and Kim 2007)</w:t>
      </w:r>
      <w:r>
        <w:fldChar w:fldCharType="end"/>
      </w:r>
      <w:r>
        <w:t xml:space="preserve">, </w:t>
      </w:r>
      <w:r w:rsidR="00994F8C">
        <w:t>impl</w:t>
      </w:r>
      <w:r w:rsidR="00BB2AB8">
        <w:t>yi</w:t>
      </w:r>
      <w:r w:rsidR="00994F8C">
        <w:t xml:space="preserve">ng the conclusion </w:t>
      </w:r>
      <w:r>
        <w:t>that envy is, by and large, dispensable from the set of human emotions.</w:t>
      </w:r>
    </w:p>
    <w:p w14:paraId="06598698" w14:textId="2511B886" w:rsidR="008D3EB8" w:rsidRDefault="00F93ABA" w:rsidP="00F93ABA">
      <w:r>
        <w:t xml:space="preserve">However, such a negative evaluation is dependent on an incomplete understanding of envy’s complex emotional nature. </w:t>
      </w:r>
      <w:r w:rsidR="008D3EB8">
        <w:rPr>
          <w:rStyle w:val="Kommentarzeichen"/>
          <w:sz w:val="24"/>
          <w:szCs w:val="24"/>
        </w:rPr>
        <w:t>We are going to argue that t</w:t>
      </w:r>
      <w:r>
        <w:rPr>
          <w:rStyle w:val="Kommentarzeichen"/>
          <w:sz w:val="24"/>
          <w:szCs w:val="24"/>
        </w:rPr>
        <w:t>h</w:t>
      </w:r>
      <w:r w:rsidR="009C5A03">
        <w:rPr>
          <w:rStyle w:val="Kommentarzeichen"/>
          <w:sz w:val="24"/>
          <w:szCs w:val="24"/>
        </w:rPr>
        <w:t>e</w:t>
      </w:r>
      <w:r>
        <w:rPr>
          <w:rStyle w:val="Kommentarzeichen"/>
          <w:sz w:val="24"/>
          <w:szCs w:val="24"/>
        </w:rPr>
        <w:t xml:space="preserve"> mainstream view</w:t>
      </w:r>
      <w:r w:rsidR="008D3EB8">
        <w:t xml:space="preserve"> skewed</w:t>
      </w:r>
      <w:r>
        <w:t xml:space="preserve"> the evaluation of envy, affecting not only what kind of questions researchers pose</w:t>
      </w:r>
      <w:r w:rsidR="008D3EB8">
        <w:t>d</w:t>
      </w:r>
      <w:r>
        <w:t>, but also how they interpret</w:t>
      </w:r>
      <w:r w:rsidR="008D3EB8">
        <w:t>ed</w:t>
      </w:r>
      <w:r>
        <w:t xml:space="preserve"> evidence </w:t>
      </w:r>
      <w:r>
        <w:fldChar w:fldCharType="begin"/>
      </w:r>
      <w:r w:rsidR="00BB196B">
        <w:instrText xml:space="preserve"> ADDIN ZOTERO_ITEM CSL_CITATION {"citationID":"6Y5QCjGY","properties":{"unsorted":true,"formattedCitation":"(for related discussions see Inbar and Lammers 2012; Colombo et al. 2016; but see also Mattes 2019)","plainCitation":"(for related discussions see Inbar and Lammers 2012; Colombo et al. 2016; but see also Mattes 2019)","noteIndex":0},"citationItems":[{"id":1174,"uris":["http://zotero.org/users/local/u7wTCDCU/items/4V69HXMW"],"uri":["http://zotero.org/users/local/u7wTCDCU/items/4V69HXMW"],"itemData":{"id":1174,"type":"article-journal","container-title":"Perspectives on Psychological Science","DOI":"10.1177/1745691612448792","ISSN":"1745-6916, 1745-6924","issue":"5","page":"496-503","source":"CrossRef","title":"Political diversity in social and personality psychology","volume":"7","author":[{"family":"Inbar","given":"Y."},{"family":"Lammers","given":"J."}],"issued":{"date-parts":[["2012",9,5]]}},"prefix":"for related discussions see "},{"id":6350,"uris":["http://zotero.org/users/local/u7wTCDCU/items/3I7DNM4V"],"uri":["http://zotero.org/users/local/u7wTCDCU/items/3I7DNM4V"],"itemData":{"id":6350,"type":"article-journal","abstract":"A popular view in philosophy of science contends that scientific reasoning is objective to the extent that the appraisal of scientific hypotheses is not influenced by moral, political, economic, or social values, but only by the available evidence. A large body of results in the psychology of motivated-reasoning has put pressure on the empirical adequacy of this view. The present study extends this body of results by providing direct evidence that the moral offensiveness of a scientific hypothesis biases explanatory judgment along several dimensions, even when prior credence in the hypothesis is controlled for. Furthermore, it is shown that this bias is insensitive to an economic incentive to be accurate in the evaluation of the evidence. These results contribute to call into question the attainability of the ideal of a value-free science.","container-title":"Review of Philosophy and Psychology","DOI":"10.1007/s13164-015-0282-z","ISSN":"1878-5158, 1878-5166","issue":"4","journalAbbreviation":"Rev.Phil.Psych.","language":"en","page":"743-763","source":"DOI.org (Crossref)","title":"Explanatory judgment, moral offense and value-free science","volume":"7","author":[{"family":"Colombo","given":"Matteo"},{"family":"Bucher","given":"Leandra"},{"family":"Inbar","given":"Yoel"}],"issued":{"date-parts":[["2016",12]]}},"label":"page"},{"id":6348,"uris":["http://zotero.org/users/local/u7wTCDCU/items/Q7MCH9LJ"],"uri":["http://zotero.org/users/local/u7wTCDCU/items/Q7MCH9LJ"],"itemData":{"id":6348,"type":"article-journal","abstract":"The present paper discusses the claim that value-free science is impossible. After applauding the observation of Colombo et al. Review of Philosophy and Psychology 7: 743–763, (2016) that this is at least to a considerable extent a psychological question, and should therefore be studied using the methods of psychological science, the studies performed by these authors were examined and unfortunately found seriously wanting in various respects. Beyond the merits or demerits of that particular piece of work, the discussion lead to a conclusion likely relevant to the entire discussion about the alleged impossibility of value-free science: Showing the impossibility of value-free science would entail at least a) defining what the term science is intended to cover, b) providing high level evidence that few if any scientists in the relevant area(s) are immune to nonepistemic influences (else one could presumably achieve value-free science by having scientific hypothesis only evaluated by those who are immune), c) that these influences meaningfully bias the results of science, d) that there is no way to correct for these influences, and e) explain why – unlike epistemic appraisal in science – the epistemic appraisal of this argument can be trusted.","container-title":"Review of Philosophy and Psychology","DOI":"10.1007/s13164-018-0426-z","ISSN":"1878-5158, 1878-5166","issue":"4","journalAbbreviation":"Rev.Phil.Psych.","language":"en","page":"689-699","source":"DOI.org (Crossref)","title":"Reports of the death of value-free science are greatly exaggerated","volume":"10","author":[{"family":"Mattes","given":"Josef"}],"issued":{"date-parts":[["2019",12]]}},"label":"page","prefix":"but see also"}],"schema":"https://github.com/citation-style-language/schema/raw/master/csl-citation.json"} </w:instrText>
      </w:r>
      <w:r>
        <w:fldChar w:fldCharType="separate"/>
      </w:r>
      <w:r w:rsidR="00BB196B" w:rsidRPr="00BB196B">
        <w:t>(for related discussions see Inbar and Lammers 2012; Colombo et al. 2016; but see also Mattes 2019)</w:t>
      </w:r>
      <w:r>
        <w:fldChar w:fldCharType="end"/>
      </w:r>
      <w:r>
        <w:t xml:space="preserve">. That is, </w:t>
      </w:r>
      <w:r w:rsidR="008D3EB8">
        <w:t>folk perceptions and religious prejudices about</w:t>
      </w:r>
      <w:r>
        <w:t xml:space="preserve"> envy may have steered empirical research into confirming the negative stance, neglecting the nuanced ways in which envy can manifest.</w:t>
      </w:r>
    </w:p>
    <w:p w14:paraId="3B0C93B6" w14:textId="5B1C3A98" w:rsidR="00F93ABA" w:rsidRDefault="003B208A" w:rsidP="00F93ABA">
      <w:r>
        <w:t>Indeed</w:t>
      </w:r>
      <w:r w:rsidR="006B4B77">
        <w:t xml:space="preserve">, a few perspectives </w:t>
      </w:r>
      <w:r w:rsidR="00882C0B">
        <w:t>diverged from the common view and emphasized</w:t>
      </w:r>
      <w:r w:rsidR="003A3EB1">
        <w:t xml:space="preserve"> that envy can also foster</w:t>
      </w:r>
      <w:r w:rsidR="003C2813">
        <w:t xml:space="preserve"> </w:t>
      </w:r>
      <w:r w:rsidR="0098375C">
        <w:t>non-hostile behaviors</w:t>
      </w:r>
      <w:r w:rsidR="001A2C56">
        <w:t xml:space="preserve"> </w:t>
      </w:r>
      <w:r w:rsidR="00AB510F">
        <w:t>that</w:t>
      </w:r>
      <w:r w:rsidR="004C5AB2">
        <w:t xml:space="preserve"> are acceptable </w:t>
      </w:r>
      <w:r w:rsidR="008D3EB8">
        <w:fldChar w:fldCharType="begin"/>
      </w:r>
      <w:r w:rsidR="008D3EB8">
        <w:instrText xml:space="preserve"> ADDIN ZOTERO_ITEM CSL_CITATION {"citationID":"HmTA1K4B","properties":{"formattedCitation":"(e.g., Van de Ven 2016; Lange, Weidman, et al. 2018)","plainCitation":"(e.g., Van de Ven 2016; Lange, Weidman, et al. 2018)","noteIndex":0},"citationItems":[{"id":2968,"uris":["http://zotero.org/users/local/u7wTCDCU/items/IMTMYDKM"],"uri":["http://zotero.org/users/local/u7wTCDCU/items/IMTMYDKM"],"itemData":{"id":2968,"type":"article-journal","container-title":"Social and Personality Psychology Compass","DOI":"10.1111/spc3.12253","ISSN":"17519004","issue":"6","language":"en","page":"337-349","source":"CrossRef","title":"Envy and its consequences: Why it is useful to distinguish between benign and malicious envy","title-short":"Envy and Its Consequences","volume":"10","author":[{"family":"Van de Ven","given":"Niels"}],"issued":{"date-parts":[["2016",6]]}},"prefix":"e.g., "},{"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rsidR="008D3EB8">
        <w:fldChar w:fldCharType="separate"/>
      </w:r>
      <w:r w:rsidR="008D3EB8" w:rsidRPr="001A2C56">
        <w:t>(e.g., Van de Ven 2016; Lange, Weidman, et al. 2018)</w:t>
      </w:r>
      <w:r w:rsidR="008D3EB8">
        <w:fldChar w:fldCharType="end"/>
      </w:r>
      <w:r w:rsidR="008D3EB8">
        <w:t xml:space="preserve"> </w:t>
      </w:r>
      <w:r w:rsidR="004C5AB2">
        <w:t xml:space="preserve">or even </w:t>
      </w:r>
      <w:r w:rsidR="001A2C56">
        <w:t xml:space="preserve">valuable </w:t>
      </w:r>
      <w:r w:rsidR="002E5A4B">
        <w:fldChar w:fldCharType="begin"/>
      </w:r>
      <w:r w:rsidR="00862B74">
        <w:instrText xml:space="preserve"> ADDIN ZOTERO_ITEM CSL_CITATION {"citationID":"JuEArP1r","properties":{"formattedCitation":"(e.g., La Caze 2001; Thomason 2015)","plainCitation":"(e.g., La Caze 2001; Thomason 2015)","noteIndex":0},"citationItems":[{"id":6371,"uris":["http://zotero.org/users/local/u7wTCDCU/items/LAAIZWMY"],"uri":["http://zotero.org/users/local/u7wTCDCU/items/LAAIZWMY"],"itemData":{"id":6371,"type":"article-journal","container-title":"Philosophical Explorations","DOI":"10.1080/13869790108523341","ISSN":"1386-9795, 1741-5918","issue":"1","journalAbbreviation":"Philosophical Explorations","language":"en","page":"31-45","source":"DOI.org (Crossref)","title":"Envy and resentment","volume":"4","author":[{"family":"La Caze","given":"Marguerite"}],"issued":{"date-parts":[["2001",1]]}},"prefix":"e.g., "},{"id":6295,"uris":["http://zotero.org/users/local/u7wTCDCU/items/UGBKUSAI"],"uri":["http://zotero.org/users/local/u7wTCDCU/items/UGBKUSAI"],"itemData":{"id":6295,"type":"article-journal","container-title":"The Southern Journal of Philosophy","DOI":"10.1111/sjp.12095","ISSN":"00384283","issue":"1","journalAbbreviation":"South J Philos","language":"en","page":"36-53","source":"DOI.org (Crossref)","title":"The moral value of envy","title-short":"The Moral Value of Envy","volume":"53","author":[{"family":"Thomason","given":"Krista K."}],"issued":{"date-parts":[["2015",3]]}}}],"schema":"https://github.com/citation-style-language/schema/raw/master/csl-citation.json"} </w:instrText>
      </w:r>
      <w:r w:rsidR="002E5A4B">
        <w:fldChar w:fldCharType="separate"/>
      </w:r>
      <w:r w:rsidR="00862B74" w:rsidRPr="00862B74">
        <w:t>(e.g., La Caze 2001; Thomason 2015)</w:t>
      </w:r>
      <w:r w:rsidR="002E5A4B">
        <w:fldChar w:fldCharType="end"/>
      </w:r>
      <w:r w:rsidR="00284DCD">
        <w:t xml:space="preserve">. </w:t>
      </w:r>
      <w:r w:rsidR="00CC31F0">
        <w:t xml:space="preserve">In line with </w:t>
      </w:r>
      <w:r w:rsidR="00CC31F0">
        <w:lastRenderedPageBreak/>
        <w:t>these perspectives</w:t>
      </w:r>
      <w:r w:rsidR="00284DCD">
        <w:t>,</w:t>
      </w:r>
      <w:r w:rsidR="00F93ABA">
        <w:t xml:space="preserve"> </w:t>
      </w:r>
      <w:r w:rsidR="00284DCD">
        <w:t>w</w:t>
      </w:r>
      <w:r w:rsidR="00F93ABA">
        <w:t xml:space="preserve">e </w:t>
      </w:r>
      <w:r w:rsidR="008D3EB8">
        <w:t xml:space="preserve">show </w:t>
      </w:r>
      <w:r w:rsidR="00F93ABA">
        <w:t>that</w:t>
      </w:r>
      <w:r w:rsidR="00F93ABA" w:rsidRPr="00692C8E">
        <w:t xml:space="preserve"> </w:t>
      </w:r>
      <w:r w:rsidR="00F93ABA">
        <w:t xml:space="preserve">envy cannot be fully understood if it is </w:t>
      </w:r>
      <w:r w:rsidR="006468B3">
        <w:t xml:space="preserve">empirically </w:t>
      </w:r>
      <w:r w:rsidR="00F93ABA">
        <w:t>investigated without questioning traditional assumptions</w:t>
      </w:r>
      <w:r w:rsidR="00A43F41">
        <w:t xml:space="preserve"> about the value of envy</w:t>
      </w:r>
      <w:r w:rsidR="00F93ABA">
        <w:t>. Discarding the entrenched belief that envy is reprehensible provide</w:t>
      </w:r>
      <w:r w:rsidR="008D3EB8">
        <w:t>s</w:t>
      </w:r>
      <w:r w:rsidR="00F93ABA">
        <w:t xml:space="preserve"> a new perspective on envy. And a refined perspective on </w:t>
      </w:r>
      <w:r w:rsidR="004104F1">
        <w:t xml:space="preserve">the </w:t>
      </w:r>
      <w:r w:rsidR="00B024B7">
        <w:t xml:space="preserve">nature of </w:t>
      </w:r>
      <w:r w:rsidR="00F93ABA">
        <w:t xml:space="preserve">envy </w:t>
      </w:r>
      <w:r w:rsidR="00410920">
        <w:t>through empirical research</w:t>
      </w:r>
      <w:r w:rsidR="00F93ABA">
        <w:t xml:space="preserve"> in turn update</w:t>
      </w:r>
      <w:r w:rsidR="008D3EB8">
        <w:t>s</w:t>
      </w:r>
      <w:r w:rsidR="00F93ABA">
        <w:t xml:space="preserve"> the common perspective on the value of envy.</w:t>
      </w:r>
    </w:p>
    <w:p w14:paraId="6C8B8F7F" w14:textId="628D7E4E" w:rsidR="00F93ABA" w:rsidRDefault="008D3EB8" w:rsidP="00F93ABA">
      <w:r>
        <w:t>We suggest that a</w:t>
      </w:r>
      <w:r w:rsidR="00F93ABA">
        <w:t xml:space="preserve"> comprehensive and successful </w:t>
      </w:r>
      <w:r>
        <w:t>re-</w:t>
      </w:r>
      <w:r w:rsidR="00F93ABA">
        <w:t xml:space="preserve">evaluation of the value of envy </w:t>
      </w:r>
      <w:r w:rsidR="00AC6E77">
        <w:t>requires two elements</w:t>
      </w:r>
      <w:r w:rsidR="00F93ABA">
        <w:t>. First,</w:t>
      </w:r>
      <w:r w:rsidR="00B3450A">
        <w:t xml:space="preserve"> widespread views on envy need to be updated by broad empirical evidence gathered from diverse samples</w:t>
      </w:r>
      <w:r w:rsidR="00EB5E92">
        <w:t>. To achieve this goal,</w:t>
      </w:r>
      <w:r w:rsidR="00F93ABA">
        <w:t xml:space="preserve"> </w:t>
      </w:r>
      <w:r w:rsidR="00EB5E92">
        <w:t xml:space="preserve">researchers </w:t>
      </w:r>
      <w:r w:rsidR="007A2CC5">
        <w:t>must</w:t>
      </w:r>
      <w:r w:rsidR="00651BB2">
        <w:t xml:space="preserve"> </w:t>
      </w:r>
      <w:r w:rsidR="00F93ABA">
        <w:t>constant</w:t>
      </w:r>
      <w:r w:rsidR="00651BB2">
        <w:t>ly</w:t>
      </w:r>
      <w:r w:rsidR="00F93ABA">
        <w:t xml:space="preserve"> reconsider </w:t>
      </w:r>
      <w:r w:rsidR="00EB5E92">
        <w:t>their</w:t>
      </w:r>
      <w:r w:rsidR="00D62ABA">
        <w:t xml:space="preserve"> </w:t>
      </w:r>
      <w:r w:rsidR="00651BB2">
        <w:t xml:space="preserve">underlying </w:t>
      </w:r>
      <w:r w:rsidR="00F93ABA">
        <w:t>cultural norms, religious beliefs, and linguistic practices</w:t>
      </w:r>
      <w:r w:rsidR="003633E0">
        <w:t>, increasing awareness for</w:t>
      </w:r>
      <w:r w:rsidR="00F93ABA">
        <w:t xml:space="preserve"> how socially </w:t>
      </w:r>
      <w:r w:rsidR="00885FDE">
        <w:t xml:space="preserve">situated </w:t>
      </w:r>
      <w:r w:rsidR="003633E0">
        <w:t>their research is</w:t>
      </w:r>
      <w:r w:rsidR="00F93ABA">
        <w:t xml:space="preserve">. Second, </w:t>
      </w:r>
      <w:r w:rsidR="00FC1E42">
        <w:t xml:space="preserve">research on the value of envy </w:t>
      </w:r>
      <w:r w:rsidR="00F93ABA">
        <w:t>ought to be an interdisciplinary collaboration between social scientists and philosophers. Psychologists, anthropologist</w:t>
      </w:r>
      <w:r w:rsidR="00E8399E">
        <w:t>s</w:t>
      </w:r>
      <w:r w:rsidR="00F93ABA">
        <w:t xml:space="preserve">, and sociologists bring different perspectives to the study of emotions, but they all share a descriptive approach, that is, they aim to study phenomena as they are. Philosophers, </w:t>
      </w:r>
      <w:proofErr w:type="gramStart"/>
      <w:r w:rsidR="00F93ABA">
        <w:t>ethicists in particular, are</w:t>
      </w:r>
      <w:proofErr w:type="gramEnd"/>
      <w:r w:rsidR="00F93ABA">
        <w:t xml:space="preserve"> interested in normativity, that is, they study how things ought to be. Because of their normative </w:t>
      </w:r>
      <w:r w:rsidR="00AC6E77">
        <w:t>approach</w:t>
      </w:r>
      <w:r w:rsidR="00F93ABA">
        <w:t xml:space="preserve">, philosophers have developed a more nuanced vocabulary to speak about the value of </w:t>
      </w:r>
      <w:r w:rsidR="00915609">
        <w:t>phenomena</w:t>
      </w:r>
      <w:r w:rsidR="00F93ABA">
        <w:t xml:space="preserve">. Yet, they often develop their prescriptions in the absence, or with only cursory knowledge, of the empirical evidence that is discussed in the social sciences. Our goal is to engage in precisely this kind of fruitful collaboration, </w:t>
      </w:r>
      <w:proofErr w:type="gramStart"/>
      <w:r w:rsidR="00F93ABA">
        <w:t>in order to</w:t>
      </w:r>
      <w:proofErr w:type="gramEnd"/>
      <w:r w:rsidR="00F93ABA">
        <w:t xml:space="preserve"> show what the conventional wisdom on the value of envy gets wrong, and why it gets some things right. We hope that </w:t>
      </w:r>
      <w:r w:rsidR="00F93ABA" w:rsidRPr="00794511">
        <w:t xml:space="preserve">an empirically informed and philosophically sophisticated approach </w:t>
      </w:r>
      <w:r w:rsidR="00F93ABA">
        <w:t>to</w:t>
      </w:r>
      <w:r w:rsidR="00F93ABA" w:rsidRPr="00794511">
        <w:t xml:space="preserve"> </w:t>
      </w:r>
      <w:r w:rsidR="00F93ABA">
        <w:t>the value of envy can serve as a model for inquiries on other emotions.</w:t>
      </w:r>
    </w:p>
    <w:p w14:paraId="410CE7EF" w14:textId="77777777" w:rsidR="00F93ABA" w:rsidRPr="006D1290" w:rsidRDefault="00F93ABA" w:rsidP="00F93ABA">
      <w:pPr>
        <w:ind w:firstLine="0"/>
        <w:jc w:val="center"/>
        <w:rPr>
          <w:b/>
        </w:rPr>
      </w:pPr>
      <w:r>
        <w:rPr>
          <w:b/>
        </w:rPr>
        <w:t>2 The Nature of Envy</w:t>
      </w:r>
    </w:p>
    <w:p w14:paraId="272A8BC6" w14:textId="76FCBEA6" w:rsidR="00F93ABA" w:rsidRDefault="00F93ABA" w:rsidP="00F93ABA">
      <w:r>
        <w:t xml:space="preserve">Some characteristics of envy are uncontroversial. All approaches to envy agree that it involves three elements </w:t>
      </w:r>
      <w:r>
        <w:fldChar w:fldCharType="begin"/>
      </w:r>
      <w:r w:rsidR="00635D4A">
        <w:instrText xml:space="preserve"> ADDIN ZOTERO_ITEM CSL_CITATION {"citationID":"BbEYUNcy","properties":{"formattedCitation":"(for reviews see Heider 1958; Miceli and Castelfranchi 2007; Smith and Kim 2007; D\\uc0\\u8217{}Arms 2018)","plainCitation":"(for reviews see Heider 1958; Miceli and Castelfranchi 2007; Smith and Kim 2007; D’Arms 2018)","noteIndex":0},"citationItems":[{"id":2509,"uris":["http://zotero.org/users/local/u7wTCDCU/items/G4PY8XGN"],"uri":["http://zotero.org/users/local/u7wTCDCU/items/G4PY8XGN"],"itemData":{"id":2509,"type":"book","event-place":"Hillsdale, NJ","publisher":"Lawrence Erlbaum Associates","publisher-place":"Hillsdale, NJ","title":"The psychology of interpersonal relations","author":[{"family":"Heider","given":"F."}],"issued":{"date-parts":[["1958"]]}},"prefix":"for reviews see "},{"id":469,"uris":["http://zotero.org/users/local/u7wTCDCU/items/69QZZTUE"],"uri":["http://zotero.org/users/local/u7wTCDCU/items/69QZZTUE"],"itemData":{"id":469,"type":"article-journal","container-title":"Cognition &amp; Emotion","DOI":"10.1080/02699930600814735","ISSN":"0269-9931, 1464-0600","issue":"3","page":"449-479","source":"CrossRef","title":"The envious mind","volume":"21","author":[{"family":"Miceli","given":"Maria"},{"family":"Castelfranchi","given":"Cristiano"}],"issued":{"date-parts":[["2007",4]]}}},{"id":476,"uris":["http://zotero.org/users/local/u7wTCDCU/items/9S7RMAYK"],"uri":["http://zotero.org/users/local/u7wTCDCU/items/9S7RMAYK"],"itemData":{"id":476,"type":"article-journal","container-title":"Psychological Bulletin","DOI":"10.1037/0033-2909.133.1.46","ISSN":"1939-1455, 0033-2909","issue":"1","page":"46-64","source":"CrossRef","title":"Comprehending envy.","volume":"133","author":[{"family":"Smith","given":"R. H."},{"family":"Kim","given":"Sung Hee"}],"issued":{"date-parts":[["2007"]]}}},{"id":6354,"uris":["http://zotero.org/users/local/u7wTCDCU/items/6SEBNY47"],"uri":["http://zotero.org/users/local/u7wTCDCU/items/6SEBNY47"],"itemData":{"id":6354,"type":"entry-encyclopedia","container-title":"Stanford Encyclopedia of Philosophy","title":"Envy","URL":"https://plato.stanford.edu/archives/spr2018/entries/envy/","author":[{"family":"D'Arms","given":"Justin"}],"editor":[{"family":"Zalta","given":"E. N."}],"issued":{"date-parts":[["2018"]]}}}],"schema":"https://github.com/citation-style-language/schema/raw/master/csl-citation.json"} </w:instrText>
      </w:r>
      <w:r>
        <w:fldChar w:fldCharType="separate"/>
      </w:r>
      <w:r w:rsidR="00635D4A" w:rsidRPr="00635D4A">
        <w:t>(for reviews see Heider 1958; Miceli and Castelfranchi 2007; Smith and Kim 2007; D’Arms 2018)</w:t>
      </w:r>
      <w:r>
        <w:fldChar w:fldCharType="end"/>
      </w:r>
      <w:r>
        <w:t xml:space="preserve">, namely two </w:t>
      </w:r>
      <w:r w:rsidR="009D1182">
        <w:t>parties (typically two persons)</w:t>
      </w:r>
      <w:r>
        <w:t xml:space="preserve"> and a quality, </w:t>
      </w:r>
      <w:r>
        <w:lastRenderedPageBreak/>
        <w:t>achievement, or possession (i.e., the</w:t>
      </w:r>
      <w:r w:rsidR="001B71C4">
        <w:t xml:space="preserve"> envy</w:t>
      </w:r>
      <w:r>
        <w:t xml:space="preserve"> object). One </w:t>
      </w:r>
      <w:r w:rsidR="006C2317">
        <w:t>party</w:t>
      </w:r>
      <w:r>
        <w:t xml:space="preserve"> has the object, putting the other </w:t>
      </w:r>
      <w:r w:rsidR="006C2317">
        <w:t>party</w:t>
      </w:r>
      <w:r>
        <w:t xml:space="preserve"> at a </w:t>
      </w:r>
      <w:r w:rsidR="002014A3">
        <w:t xml:space="preserve">perceived </w:t>
      </w:r>
      <w:r>
        <w:t xml:space="preserve">comparative disadvantage. The disadvantaged </w:t>
      </w:r>
      <w:r w:rsidR="002014A3">
        <w:t>party</w:t>
      </w:r>
      <w:r>
        <w:t xml:space="preserve"> (i.e., the envier) experiences negative affect in light of the inferiority vis-à-vis the advantaged </w:t>
      </w:r>
      <w:r w:rsidR="002014A3">
        <w:t>party</w:t>
      </w:r>
      <w:r>
        <w:t xml:space="preserve"> (i.e., the envied person), if the object refers to a domain of high personal relevance to the envier</w:t>
      </w:r>
      <w:r w:rsidR="00CC0BE4">
        <w:t xml:space="preserve"> </w:t>
      </w:r>
      <w:r w:rsidR="00CC0BE4">
        <w:fldChar w:fldCharType="begin"/>
      </w:r>
      <w:r w:rsidR="00CC0BE4">
        <w:instrText xml:space="preserve"> ADDIN ZOTERO_ITEM CSL_CITATION {"citationID":"h3Dfbw9e","properties":{"formattedCitation":"(Salovey and Rodin 1984)","plainCitation":"(Salovey and Rodin 1984)","noteIndex":0},"citationItems":[{"id":614,"uris":["http://zotero.org/users/local/u7wTCDCU/items/QSE8Z3SW"],"uri":["http://zotero.org/users/local/u7wTCDCU/items/QSE8Z3SW"],"itemData":{"id":614,"type":"article-journal","container-title":"Journal of Personality and Social Psychology","DOI":"10.1037/0022-3514.47.4.780","ISSN":"0022-3514","issue":"4","page":"780-792","source":"CrossRef","title":"Some antecedents and consequences of social-comparison jealousy.","volume":"47","author":[{"family":"Salovey","given":"Peter"},{"family":"Rodin","given":"Judith"}],"issued":{"date-parts":[["1984"]]}}}],"schema":"https://github.com/citation-style-language/schema/raw/master/csl-citation.json"} </w:instrText>
      </w:r>
      <w:r w:rsidR="00CC0BE4">
        <w:fldChar w:fldCharType="separate"/>
      </w:r>
      <w:r w:rsidR="00CC0BE4" w:rsidRPr="00CC0BE4">
        <w:t>(Salovey and Rodin 1984)</w:t>
      </w:r>
      <w:r w:rsidR="00CC0BE4">
        <w:fldChar w:fldCharType="end"/>
      </w:r>
      <w:r>
        <w:t>. The difference between the envier and the envied person need not be large. Quite the contrary,</w:t>
      </w:r>
      <w:r w:rsidR="00AC6E77">
        <w:t xml:space="preserve"> as is already discussed by Aristotle </w:t>
      </w:r>
      <w:r w:rsidR="003D42E8">
        <w:fldChar w:fldCharType="begin"/>
      </w:r>
      <w:r w:rsidR="003D42E8">
        <w:instrText xml:space="preserve"> ADDIN ZOTERO_ITEM CSL_CITATION {"citationID":"gmHVo77s","properties":{"formattedCitation":"(1929)","plainCitation":"(1929)","noteIndex":0},"citationItems":[{"id":1987,"uris":["http://zotero.org/users/local/u7wTCDCU/items/3EWE3AKX"],"uri":["http://zotero.org/users/local/u7wTCDCU/items/3EWE3AKX"],"itemData":{"id":1987,"type":"book","event-place":"Cambridge","publisher":"Harvard University Press","publisher-place":"Cambridge","title":"Art of rhetoric","author":[{"literal":"Aristotle"}],"issued":{"date-parts":[["1929"]]}},"suppress-author":true}],"schema":"https://github.com/citation-style-language/schema/raw/master/csl-citation.json"} </w:instrText>
      </w:r>
      <w:r w:rsidR="003D42E8">
        <w:fldChar w:fldCharType="separate"/>
      </w:r>
      <w:r w:rsidR="003D42E8" w:rsidRPr="003D42E8">
        <w:t>(1929)</w:t>
      </w:r>
      <w:r w:rsidR="003D42E8">
        <w:fldChar w:fldCharType="end"/>
      </w:r>
      <w:r w:rsidR="00AC6E77">
        <w:t>,</w:t>
      </w:r>
      <w:r>
        <w:t xml:space="preserve"> envy is experienced mostly toward similar others </w:t>
      </w:r>
      <w:r>
        <w:fldChar w:fldCharType="begin"/>
      </w:r>
      <w:r w:rsidR="00C7465E">
        <w:instrText xml:space="preserve"> ADDIN ZOTERO_ITEM CSL_CITATION {"citationID":"6GYSjdV1","properties":{"formattedCitation":"(Henniger and Harris 2015)","plainCitation":"(Henniger and Harris 2015)","noteIndex":0},"citationItems":[{"id":2651,"uris":["http://zotero.org/users/local/u7wTCDCU/items/ZWISTN7F"],"uri":["http://zotero.org/users/local/u7wTCDCU/items/ZWISTN7F"],"itemData":{"id":2651,"type":"article-journal","container-title":"Basic and Applied Social Psychology","DOI":"10.1080/01973533.2015.1088440","ISSN":"0197-3533, 1532-4834","issue":"6","language":"en","page":"303-318","source":"CrossRef","title":"Envy across adulthood: The what and the who","title-short":"Envy Across Adulthood","volume":"37","author":[{"family":"Henniger","given":"Nicole E."},{"family":"Harris","given":"Christine R."}],"issued":{"date-parts":[["2015",11,4]]}}}],"schema":"https://github.com/citation-style-language/schema/raw/master/csl-citation.json"} </w:instrText>
      </w:r>
      <w:r>
        <w:fldChar w:fldCharType="separate"/>
      </w:r>
      <w:r w:rsidR="00C7465E" w:rsidRPr="00C7465E">
        <w:t>(Henniger and Harris 2015)</w:t>
      </w:r>
      <w:r>
        <w:fldChar w:fldCharType="end"/>
      </w:r>
      <w:r>
        <w:t xml:space="preserve">, with whom competition is reasonable </w:t>
      </w:r>
      <w:r>
        <w:fldChar w:fldCharType="begin"/>
      </w:r>
      <w:r>
        <w:instrText xml:space="preserve"> ADDIN ZOTERO_ITEM CSL_CITATION {"citationID":"xlCBKn7D","properties":{"formattedCitation":"(Ben-Ze\\uc0\\u8217{}ev 2002)","plainCitation":"(Ben-Ze’ev 2002)","noteIndex":0},"citationItems":[{"id":6356,"uris":["http://zotero.org/users/local/u7wTCDCU/items/VEFFX84S"],"uri":["http://zotero.org/users/local/u7wTCDCU/items/VEFFX84S"],"itemData":{"id":6356,"type":"article-journal","container-title":"Philosophical Explorations","DOI":"10.1080/10002002058538728","ISSN":"1386-9795, 1741-5918","issue":"2","journalAbbreviation":"Philosophical Explorations","language":"en","page":"148-154","source":"DOI.org (Crossref)","title":"Are envy, anger, and resentment moral emotions?","volume":"5","author":[{"family":"Ben-Ze'ev","given":"Aaron"}],"issued":{"date-parts":[["2002",5]]}}}],"schema":"https://github.com/citation-style-language/schema/raw/master/csl-citation.json"} </w:instrText>
      </w:r>
      <w:r>
        <w:fldChar w:fldCharType="separate"/>
      </w:r>
      <w:r w:rsidRPr="000C2CC2">
        <w:t>(Ben-Ze’ev 2002)</w:t>
      </w:r>
      <w:r>
        <w:fldChar w:fldCharType="end"/>
      </w:r>
      <w:r>
        <w:t xml:space="preserve">, and not towards others who exceed the envier by a large margin. That is, envy is targeted at an object for which the envier can easily imagine a counterfactual world in which the situation had been different </w:t>
      </w:r>
      <w:r>
        <w:fldChar w:fldCharType="begin"/>
      </w:r>
      <w:r w:rsidR="008A49ED">
        <w:instrText xml:space="preserve"> ADDIN ZOTERO_ITEM CSL_CITATION {"citationID":"pjA2SEuG","properties":{"formattedCitation":"(Crusius and Lange in press; Teigen 1997; Coricelli and Rustichini 2009; Van de Ven and Zeelenberg 2015)","plainCitation":"(Crusius and Lange in press; Teigen 1997; Coricelli and Rustichini 2009; Van de Ven and Zeelenberg 2015)","noteIndex":0},"citationItems":[{"id":6762,"uris":["http://zotero.org/users/local/u7wTCDCU/items/HUM9VNV2"],"uri":["http://zotero.org/users/local/u7wTCDCU/items/HUM9VNV2"],"itemData":{"id":6762,"type":"article-journal","container-title":"Emotion","title":"Counterfactual thoughts distinguish benign and malicious envy","author":[{"family":"Crusius","given":"Jan"},{"family":"Lange","given":"Jens"}],"issued":{"literal":"in press"}}},{"id":478,"uris":["http://zotero.org/users/local/u7wTCDCU/items/7V45SM8P"],"uri":["http://zotero.org/users/local/u7wTCDCU/items/7V45SM8P"],"itemData":{"id":478,"type":"article-journal","container-title":"Scandinavian Journal of Psychology","DOI":"10.1111/1467-9450.00041","ISSN":"0036-5564, 1467-9450","issue":"4","page":"313-323","source":"CrossRef","title":"Luck, envy and gratitude: It could have been different","title-short":"Luck, envy and gratitude","volume":"38","author":[{"family":"Teigen","given":"Karl Halvor"}],"issued":{"date-parts":[["1997",12]]}}},{"id":456,"uris":["http://zotero.org/users/local/u7wTCDCU/items/6WTBF5S7"],"uri":["http://zotero.org/users/local/u7wTCDCU/items/6WTBF5S7"],"itemData":{"id":456,"type":"article-journal","container-title":"Philosophical Transactions of the Royal Society B: Biological Sciences","DOI":"10.1098/rstb.2009.0159","ISSN":"0962-8436, 1471-2970","issue":"1538","page":"241-247","source":"CrossRef","title":"Counterfactual thinking and emotions: Regret and envy learning","title-short":"Counterfactual thinking and emotions","volume":"365","author":[{"family":"Coricelli","given":"G."},{"family":"Rustichini","given":"A."}],"issued":{"date-parts":[["2009",12,21]]}}},{"id":2429,"uris":["http://zotero.org/users/local/u7wTCDCU/items/5AY6BIXW"],"uri":["http://zotero.org/users/local/u7wTCDCU/items/5AY6BIXW"],"itemData":{"id":2429,"type":"article-journal","container-title":"Cognition and Emotion","DOI":"10.1080/02699931.2014.957657","ISSN":"0269-9931, 1464-0600","issue":"6","language":"en","page":"954-971","source":"CrossRef","title":"On the counterfactual nature of envy: “It could have been me”","title-short":"On the counterfactual nature of envy","volume":"29","author":[{"family":"Van de Ven","given":"Niels"},{"family":"Zeelenberg","given":"Marcel"}],"issued":{"date-parts":[["2015",8,18]]}}}],"schema":"https://github.com/citation-style-language/schema/raw/master/csl-citation.json"} </w:instrText>
      </w:r>
      <w:r>
        <w:fldChar w:fldCharType="separate"/>
      </w:r>
      <w:r w:rsidR="008A49ED" w:rsidRPr="008A49ED">
        <w:t>(Crusius and Lange in press; Teigen 1997; Coricelli and Rustichini 2009; Van de Ven and Zeelenberg 2015)</w:t>
      </w:r>
      <w:r>
        <w:fldChar w:fldCharType="end"/>
      </w:r>
      <w:r>
        <w:t>. Given this easily imaginable alternative reality, the</w:t>
      </w:r>
      <w:r w:rsidR="00CF57AD">
        <w:t xml:space="preserve"> </w:t>
      </w:r>
      <w:r w:rsidR="009251A6">
        <w:t>presumed</w:t>
      </w:r>
      <w:r w:rsidR="00460BB0">
        <w:t xml:space="preserve"> primary</w:t>
      </w:r>
      <w:r>
        <w:t xml:space="preserve"> goal of </w:t>
      </w:r>
      <w:r w:rsidR="005B2155">
        <w:t>the envier</w:t>
      </w:r>
      <w:r>
        <w:t xml:space="preserve"> is to </w:t>
      </w:r>
      <w:r w:rsidR="006E4823">
        <w:t xml:space="preserve">level the difference </w:t>
      </w:r>
      <w:r w:rsidR="0049569B">
        <w:t xml:space="preserve">between </w:t>
      </w:r>
      <w:r w:rsidR="003D493F">
        <w:t>them</w:t>
      </w:r>
      <w:r w:rsidR="0049569B">
        <w:t xml:space="preserve"> and</w:t>
      </w:r>
      <w:r w:rsidR="005B2155">
        <w:t xml:space="preserve"> </w:t>
      </w:r>
      <w:r>
        <w:t xml:space="preserve">the envied person </w:t>
      </w:r>
      <w:r>
        <w:fldChar w:fldCharType="begin"/>
      </w:r>
      <w:r>
        <w:instrText xml:space="preserve"> ADDIN ZOTERO_ITEM CSL_CITATION {"citationID":"QbAleyc3","properties":{"formattedCitation":"(Sayers 1947)","plainCitation":"(Sayers 1947)","noteIndex":0},"citationItems":[{"id":6358,"uris":["http://zotero.org/users/local/u7wTCDCU/items/HDQNMPAJ"],"uri":["http://zotero.org/users/local/u7wTCDCU/items/HDQNMPAJ"],"itemData":{"id":6358,"type":"book","event-place":"London","publisher":"Metheuen and Co.","publisher-place":"London","title":"Creed or chaos?: And other essays in popular theology","author":[{"family":"Sayers","given":"D.L."}],"issued":{"date-parts":[["1947"]]}}}],"schema":"https://github.com/citation-style-language/schema/raw/master/csl-citation.json"} </w:instrText>
      </w:r>
      <w:r>
        <w:fldChar w:fldCharType="separate"/>
      </w:r>
      <w:r w:rsidRPr="000C2CC2">
        <w:t>(Sayers 1947)</w:t>
      </w:r>
      <w:r>
        <w:fldChar w:fldCharType="end"/>
      </w:r>
      <w:r>
        <w:t>.</w:t>
      </w:r>
    </w:p>
    <w:p w14:paraId="2640FD81" w14:textId="03356DD6" w:rsidR="00F93ABA" w:rsidRDefault="00F93ABA" w:rsidP="00F93ABA">
      <w:r>
        <w:t xml:space="preserve">Beyond these agreed-upon characteristics of envy, the nature of envy is part of an ongoing debate. Early contributions in philosophy and psychology emphasized the hostility of envy. For instance, envy was conceptualized as resulting from subjectively undeserved inferiority </w:t>
      </w:r>
      <w:r>
        <w:fldChar w:fldCharType="begin"/>
      </w:r>
      <w:r>
        <w:instrText xml:space="preserve"> ADDIN ZOTERO_ITEM CSL_CITATION {"citationID":"UObOXQ4b","properties":{"formattedCitation":"(Ben-Ze\\uc0\\u8217{}ev 2002)","plainCitation":"(Ben-Ze’ev 2002)","noteIndex":0},"citationItems":[{"id":6356,"uris":["http://zotero.org/users/local/u7wTCDCU/items/VEFFX84S"],"uri":["http://zotero.org/users/local/u7wTCDCU/items/VEFFX84S"],"itemData":{"id":6356,"type":"article-journal","container-title":"Philosophical Explorations","DOI":"10.1080/10002002058538728","ISSN":"1386-9795, 1741-5918","issue":"2","journalAbbreviation":"Philosophical Explorations","language":"en","page":"148-154","source":"DOI.org (Crossref)","title":"Are envy, anger, and resentment moral emotions?","volume":"5","author":[{"family":"Ben-Ze'ev","given":"Aaron"}],"issued":{"date-parts":[["2002",5]]}}}],"schema":"https://github.com/citation-style-language/schema/raw/master/csl-citation.json"} </w:instrText>
      </w:r>
      <w:r>
        <w:fldChar w:fldCharType="separate"/>
      </w:r>
      <w:r w:rsidRPr="000C2CC2">
        <w:t>(Ben-Ze’ev 2002)</w:t>
      </w:r>
      <w:r>
        <w:fldChar w:fldCharType="end"/>
      </w:r>
      <w:r>
        <w:t xml:space="preserve">, additionally </w:t>
      </w:r>
      <w:r w:rsidR="00976F9E">
        <w:t>involv</w:t>
      </w:r>
      <w:r>
        <w:t xml:space="preserve">ing hostility and resentment toward the envied person </w:t>
      </w:r>
      <w:r>
        <w:fldChar w:fldCharType="begin"/>
      </w:r>
      <w:r>
        <w:instrText xml:space="preserve"> ADDIN ZOTERO_ITEM CSL_CITATION {"citationID":"vBzKWzBU","properties":{"formattedCitation":"(Smith and Kim 2007)","plainCitation":"(Smith and Kim 2007)","noteIndex":0},"citationItems":[{"id":476,"uris":["http://zotero.org/users/local/u7wTCDCU/items/9S7RMAYK"],"uri":["http://zotero.org/users/local/u7wTCDCU/items/9S7RMAYK"],"itemData":{"id":476,"type":"article-journal","container-title":"Psychological Bulletin","DOI":"10.1037/0033-2909.133.1.46","ISSN":"1939-1455, 0033-2909","issue":"1","page":"46-64","source":"CrossRef","title":"Comprehending envy.","volume":"133","author":[{"family":"Smith","given":"R. H."},{"family":"Kim","given":"Sung Hee"}],"issued":{"date-parts":[["2007"]]}}}],"schema":"https://github.com/citation-style-language/schema/raw/master/csl-citation.json"} </w:instrText>
      </w:r>
      <w:r>
        <w:fldChar w:fldCharType="separate"/>
      </w:r>
      <w:r w:rsidRPr="00C325AD">
        <w:t>(Smith and Kim 2007)</w:t>
      </w:r>
      <w:r>
        <w:fldChar w:fldCharType="end"/>
      </w:r>
      <w:r>
        <w:t xml:space="preserve">, as well as hopelessness and ill-will </w:t>
      </w:r>
      <w:r>
        <w:fldChar w:fldCharType="begin"/>
      </w:r>
      <w:r>
        <w:instrText xml:space="preserve"> ADDIN ZOTERO_ITEM CSL_CITATION {"citationID":"KQskLfek","properties":{"formattedCitation":"(Miceli and Castelfranchi 2007)","plainCitation":"(Miceli and Castelfranchi 2007)","noteIndex":0},"citationItems":[{"id":469,"uris":["http://zotero.org/users/local/u7wTCDCU/items/69QZZTUE"],"uri":["http://zotero.org/users/local/u7wTCDCU/items/69QZZTUE"],"itemData":{"id":469,"type":"article-journal","container-title":"Cognition &amp; Emotion","DOI":"10.1080/02699930600814735","ISSN":"0269-9931, 1464-0600","issue":"3","page":"449-479","source":"CrossRef","title":"The envious mind","volume":"21","author":[{"family":"Miceli","given":"Maria"},{"family":"Castelfranchi","given":"Cristiano"}],"issued":{"date-parts":[["2007",4]]}}}],"schema":"https://github.com/citation-style-language/schema/raw/master/csl-citation.json"} </w:instrText>
      </w:r>
      <w:r>
        <w:fldChar w:fldCharType="separate"/>
      </w:r>
      <w:r w:rsidRPr="000C2CC2">
        <w:t>(Miceli and Castelfranchi 2007)</w:t>
      </w:r>
      <w:r>
        <w:fldChar w:fldCharType="end"/>
      </w:r>
      <w:r>
        <w:t xml:space="preserve">. </w:t>
      </w:r>
      <w:r w:rsidR="004C6BCC">
        <w:t>In line with th</w:t>
      </w:r>
      <w:r w:rsidR="002F4016">
        <w:t>is</w:t>
      </w:r>
      <w:r w:rsidR="004C6BCC">
        <w:t xml:space="preserve"> theoretical conceptualization</w:t>
      </w:r>
      <w:r>
        <w:t xml:space="preserve">, research </w:t>
      </w:r>
      <w:r w:rsidR="00DF6897">
        <w:t>indicates</w:t>
      </w:r>
      <w:r>
        <w:t xml:space="preserve"> that envy leads to deception </w:t>
      </w:r>
      <w:r>
        <w:fldChar w:fldCharType="begin"/>
      </w:r>
      <w:r>
        <w:instrText xml:space="preserve"> ADDIN ZOTERO_ITEM CSL_CITATION {"citationID":"A3sN2CQ2","properties":{"formattedCitation":"(Moran and Schweitzer 2008)","plainCitation":"(Moran and Schweitzer 2008)","noteIndex":0},"citationItems":[{"id":1593,"uris":["http://zotero.org/users/local/u7wTCDCU/items/QY973DBN"],"uri":["http://zotero.org/users/local/u7wTCDCU/items/QY973DBN"],"itemData":{"id":1593,"type":"article-journal","container-title":"Negotiation and Conflict Management Research","DOI":"10.1111/j.1750-4716.2007.00002.x","ISSN":"17504708","issue":"1","page":"3-29","source":"CrossRef","title":"When better is worse: Envy and the use of deception","title-short":"When Better Is Worse","volume":"1","author":[{"family":"Moran","given":"Simone"},{"family":"Schweitzer","given":"Maurice E."}],"issued":{"date-parts":[["2008",2,12]]}}}],"schema":"https://github.com/citation-style-language/schema/raw/master/csl-citation.json"} </w:instrText>
      </w:r>
      <w:r>
        <w:fldChar w:fldCharType="separate"/>
      </w:r>
      <w:r w:rsidRPr="000C2CC2">
        <w:t>(Moran and Schweitzer 2008)</w:t>
      </w:r>
      <w:r>
        <w:fldChar w:fldCharType="end"/>
      </w:r>
      <w:r>
        <w:t xml:space="preserve">, </w:t>
      </w:r>
      <w:r w:rsidR="00FF49BA">
        <w:t>social loafing</w:t>
      </w:r>
      <w:r w:rsidR="00B43348">
        <w:t xml:space="preserve"> </w:t>
      </w:r>
      <w:r w:rsidR="00B43348">
        <w:fldChar w:fldCharType="begin"/>
      </w:r>
      <w:r w:rsidR="00B43348">
        <w:instrText xml:space="preserve"> ADDIN ZOTERO_ITEM CSL_CITATION {"citationID":"CMpUDfK7","properties":{"formattedCitation":"(Duffy and Shaw 2000)","plainCitation":"(Duffy and Shaw 2000)","noteIndex":0},"citationItems":[{"id":2749,"uris":["http://zotero.org/users/local/u7wTCDCU/items/68F4Q6S5"],"uri":["http://zotero.org/users/local/u7wTCDCU/items/68F4Q6S5"],"itemData":{"id":2749,"type":"article-journal","container-title":"Small Group Research","DOI":"10.1177/104649640003100101","ISSN":"1046-4964","issue":"1","language":"en","page":"3-23","source":"CrossRef","title":"The Salieri syndrome: Consequences of envy in groups","title-short":"The Salieri Syndrome","volume":"31","author":[{"family":"Duffy","given":"M. K."},{"family":"Shaw","given":"J. D."}],"issued":{"date-parts":[["2000",2,1]]}}}],"schema":"https://github.com/citation-style-language/schema/raw/master/csl-citation.json"} </w:instrText>
      </w:r>
      <w:r w:rsidR="00B43348">
        <w:fldChar w:fldCharType="separate"/>
      </w:r>
      <w:r w:rsidR="00B43348" w:rsidRPr="00B43348">
        <w:t>(Duffy and Shaw 2000)</w:t>
      </w:r>
      <w:r w:rsidR="00B43348">
        <w:fldChar w:fldCharType="end"/>
      </w:r>
      <w:r w:rsidR="00FF49BA">
        <w:t xml:space="preserve"> a</w:t>
      </w:r>
      <w:r w:rsidR="00B43348">
        <w:t>s well as</w:t>
      </w:r>
      <w:r w:rsidR="00FF49BA">
        <w:t xml:space="preserve"> </w:t>
      </w:r>
      <w:r>
        <w:t xml:space="preserve">social undermining in groups </w:t>
      </w:r>
      <w:r>
        <w:fldChar w:fldCharType="begin"/>
      </w:r>
      <w:r>
        <w:instrText xml:space="preserve"> ADDIN ZOTERO_ITEM CSL_CITATION {"citationID":"2Cyu1oRM","properties":{"formattedCitation":"(Duffy et al. 2012)","plainCitation":"(Duffy et al. 2012)","noteIndex":0},"citationItems":[{"id":1595,"uris":["http://zotero.org/users/local/u7wTCDCU/items/QADV7G9Z"],"uri":["http://zotero.org/users/local/u7wTCDCU/items/QADV7G9Z"],"itemData":{"id":1595,"type":"article-journal","container-title":"Academy of Management Journal","DOI":"10.5465/amj.2009.0804","ISSN":"0001-4273, 1948-0989","issue":"3","page":"643-666","source":"CrossRef","title":"A social context model of envy and social undermining","volume":"55","author":[{"family":"Duffy","given":"M. K."},{"family":"Scott","given":"K. L."},{"family":"Shaw","given":"J. D."},{"family":"Tepper","given":"B. J."},{"family":"Aquino","given":"K."}],"issued":{"date-parts":[["2012",6,1]]}}}],"schema":"https://github.com/citation-style-language/schema/raw/master/csl-citation.json"} </w:instrText>
      </w:r>
      <w:r>
        <w:fldChar w:fldCharType="separate"/>
      </w:r>
      <w:r w:rsidRPr="000C2CC2">
        <w:t>(Duffy et al. 2012)</w:t>
      </w:r>
      <w:r>
        <w:fldChar w:fldCharType="end"/>
      </w:r>
      <w:r>
        <w:t xml:space="preserve">, victimization of high performers </w:t>
      </w:r>
      <w:r>
        <w:fldChar w:fldCharType="begin"/>
      </w:r>
      <w:r>
        <w:instrText xml:space="preserve"> ADDIN ZOTERO_ITEM CSL_CITATION {"citationID":"2JBgJcmo","properties":{"formattedCitation":"(Kim and Glomb 2014)","plainCitation":"(Kim and Glomb 2014)","noteIndex":0},"citationItems":[{"id":751,"uris":["http://zotero.org/users/local/u7wTCDCU/items/NGC4Q6TK"],"uri":["http://zotero.org/users/local/u7wTCDCU/items/NGC4Q6TK"],"itemData":{"id":751,"type":"article-journal","container-title":"Journal of Applied Psychology","DOI":"10.1037/a0035789","ISSN":"1939-1854, 0021-9010","issue":"4","language":"en","page":"619-634","source":"CrossRef","title":"Victimization of high performers: The roles of envy and work group identification.","title-short":"Victimization of high performers","volume":"99","author":[{"family":"Kim","given":"Eugene"},{"family":"Glomb","given":"Theresa M."}],"issued":{"date-parts":[["2014"]]}}}],"schema":"https://github.com/citation-style-language/schema/raw/master/csl-citation.json"} </w:instrText>
      </w:r>
      <w:r>
        <w:fldChar w:fldCharType="separate"/>
      </w:r>
      <w:r w:rsidRPr="000C2CC2">
        <w:t>(Kim and Glomb 2014)</w:t>
      </w:r>
      <w:r>
        <w:fldChar w:fldCharType="end"/>
      </w:r>
      <w:r>
        <w:t xml:space="preserve">, a willingness to give up personal resources to reduce the envied person’s resources </w:t>
      </w:r>
      <w:r>
        <w:fldChar w:fldCharType="begin"/>
      </w:r>
      <w:r>
        <w:instrText xml:space="preserve"> ADDIN ZOTERO_ITEM CSL_CITATION {"citationID":"fOhG0bgb","properties":{"formattedCitation":"(Zizzo and Oswald 2001)","plainCitation":"(Zizzo and Oswald 2001)","noteIndex":0},"citationItems":[{"id":487,"uris":["http://zotero.org/users/local/u7wTCDCU/items/MY344S7L"],"uri":["http://zotero.org/users/local/u7wTCDCU/items/MY344S7L"],"itemData":{"id":487,"type":"article-journal","container-title":"Annals of Economics and Statistics","page":"39-65","title":"Are people willing to pay to reduce other's incomes?","volume":"63/64","author":[{"family":"Zizzo","given":"Daniel John"},{"family":"Oswald","given":"Andrew J."}],"issued":{"date-parts":[["2001"]]}}}],"schema":"https://github.com/citation-style-language/schema/raw/master/csl-citation.json"} </w:instrText>
      </w:r>
      <w:r>
        <w:fldChar w:fldCharType="separate"/>
      </w:r>
      <w:r w:rsidRPr="000C2CC2">
        <w:t>(Zizzo and Oswald 2001)</w:t>
      </w:r>
      <w:r>
        <w:fldChar w:fldCharType="end"/>
      </w:r>
      <w:r>
        <w:t>,</w:t>
      </w:r>
      <w:r w:rsidR="001028BF">
        <w:t xml:space="preserve"> </w:t>
      </w:r>
      <w:r w:rsidR="00860748">
        <w:t>and</w:t>
      </w:r>
      <w:r>
        <w:t xml:space="preserve"> </w:t>
      </w:r>
      <w:r w:rsidR="001028BF">
        <w:t xml:space="preserve">generalized antisocial </w:t>
      </w:r>
      <w:r w:rsidR="001028BF">
        <w:fldChar w:fldCharType="begin"/>
      </w:r>
      <w:r w:rsidR="001028BF">
        <w:instrText xml:space="preserve"> ADDIN ZOTERO_ITEM CSL_CITATION {"citationID":"23tiWIPD","properties":{"formattedCitation":"(Behler et al. 2020)","plainCitation":"(Behler et al. 2020)","noteIndex":0},"citationItems":[{"id":6290,"uris":["http://zotero.org/users/local/u7wTCDCU/items/8SUAM55Z"],"uri":["http://zotero.org/users/local/u7wTCDCU/items/8SUAM55Z"],"itemData":{"id":6290,"type":"article-journal","abstract":"Two studies examined how envy influences prosocial and antisocial behavior. In Experiment 1, participants in an envious state (relative to a neutral state) were less helpful: They picked up fewer dropped pencils in their immediate vicinity. We expanded upon these findings by examining how envy affected both helping and harming behavior in a competitive scenario. In Experiment 2, individuals in envious or neutral states assigned puzzle tasks to another student in a prisoner’s dilemma style scenario. Prosocial and antisocial behaviors were assessed via the difficulty of the assigned puzzles (easy puzzles were considered helpful and difficult puzzles were harmful). We hypothesized that experiencing envy would result in greater motive to harm as well as greater likelihood of engaging in harmful behavior. The hypothesis was supported, suggesting that envy has detrimental ramifications that go beyond the individual and extend to interpersonal relationships.","container-title":"Personality and Social Psychology Bulletin","DOI":"10.1177/0146167219897660","ISSN":"0146-1672, 1552-7433","journalAbbreviation":"Pers Soc Psychol Bull","language":"en","page":"014616721989766","source":"DOI.org (Crossref)","title":"To help or to harm? Assessing the impact of envy on prosocial and antisocial behaviors","title-short":"To Help or To Harm?","author":[{"family":"Behler","given":"Anna Maria C."},{"family":"Wall","given":"Catherine S. J."},{"family":"Bos","given":"Adriana"},{"family":"Green","given":"Jeffrey D."}],"issued":{"date-parts":[["2020",1,12]]}}}],"schema":"https://github.com/citation-style-language/schema/raw/master/csl-citation.json"} </w:instrText>
      </w:r>
      <w:r w:rsidR="001028BF">
        <w:fldChar w:fldCharType="separate"/>
      </w:r>
      <w:r w:rsidR="001028BF" w:rsidRPr="006E0903">
        <w:t>(Behler et al. 2020)</w:t>
      </w:r>
      <w:r w:rsidR="001028BF">
        <w:fldChar w:fldCharType="end"/>
      </w:r>
      <w:r w:rsidR="001028BF">
        <w:t xml:space="preserve"> or </w:t>
      </w:r>
      <w:r>
        <w:t xml:space="preserve">unethical behavior </w:t>
      </w:r>
      <w:r>
        <w:fldChar w:fldCharType="begin"/>
      </w:r>
      <w:r>
        <w:instrText xml:space="preserve"> ADDIN ZOTERO_ITEM CSL_CITATION {"citationID":"UWU52c0Z","properties":{"formattedCitation":"(Gino and Pierce 2009)","plainCitation":"(Gino and Pierce 2009)","noteIndex":0},"citationItems":[{"id":2573,"uris":["http://zotero.org/users/local/u7wTCDCU/items/94XDI4UM"],"uri":["http://zotero.org/users/local/u7wTCDCU/items/94XDI4UM"],"itemData":{"id":2573,"type":"article-journal","container-title":"Organizational Behavior and Human Decision Processes","DOI":"10.1016/j.obhdp.2009.03.003","ISSN":"07495978","issue":"2","language":"en","page":"142-155","source":"CrossRef","title":"The abundance effect: Unethical behavior in the presence of wealth","title-short":"The abundance effect","volume":"109","author":[{"family":"Gino","given":"Francesca"},{"family":"Pierce","given":"Lamar"}],"issued":{"date-parts":[["2009",7]]}}}],"schema":"https://github.com/citation-style-language/schema/raw/master/csl-citation.json"} </w:instrText>
      </w:r>
      <w:r>
        <w:fldChar w:fldCharType="separate"/>
      </w:r>
      <w:r w:rsidRPr="000C2CC2">
        <w:t>(Gino and Pierce 2009)</w:t>
      </w:r>
      <w:r>
        <w:fldChar w:fldCharType="end"/>
      </w:r>
      <w:r>
        <w:t>. These outcomes of envy serve to level the difference between the envier and the envied person by harming the envied person’s position.</w:t>
      </w:r>
    </w:p>
    <w:p w14:paraId="2649F7C9" w14:textId="150DC8DC" w:rsidR="00F93ABA" w:rsidRDefault="00F93ABA" w:rsidP="00F93ABA">
      <w:r>
        <w:lastRenderedPageBreak/>
        <w:t xml:space="preserve">Despite this focus on hostility in early empirical research on envy, early theoretical contributions in philosophy and psychology already emphasized that envy also relates to self-improvement and emulation of the envied person </w:t>
      </w:r>
      <w:r>
        <w:fldChar w:fldCharType="begin"/>
      </w:r>
      <w:r w:rsidR="00417E47">
        <w:instrText xml:space="preserve"> ADDIN ZOTERO_ITEM CSL_CITATION {"citationID":"uxsIh1DS","properties":{"formattedCitation":"(e.g., Aristotle 1929; Parrott 1991)","plainCitation":"(e.g., Aristotle 1929; Parrott 1991)","noteIndex":0},"citationItems":[{"id":1987,"uris":["http://zotero.org/users/local/u7wTCDCU/items/3EWE3AKX"],"uri":["http://zotero.org/users/local/u7wTCDCU/items/3EWE3AKX"],"itemData":{"id":1987,"type":"book","event-place":"Cambridge","publisher":"Harvard University Press","publisher-place":"Cambridge","title":"Art of rhetoric","author":[{"literal":"Aristotle"}],"issued":{"date-parts":[["1929"]]}},"prefix":"e.g., "},{"id":6359,"uris":["http://zotero.org/users/local/u7wTCDCU/items/E2FV6KFF"],"uri":["http://zotero.org/users/local/u7wTCDCU/items/E2FV6KFF"],"itemData":{"id":6359,"type":"chapter","container-title":"The psychology of jealousy and envy","event-place":"New York","page":"3-30","publisher":"Guilford Press","publisher-place":"New York","title":"The emotional experiences of envy and jealousy","author":[{"family":"Parrott","given":"W. G."}],"editor":[{"family":"Salovey","given":"Peter"}],"issued":{"date-parts":[["1991"]]}}}],"schema":"https://github.com/citation-style-language/schema/raw/master/csl-citation.json"} </w:instrText>
      </w:r>
      <w:r>
        <w:fldChar w:fldCharType="separate"/>
      </w:r>
      <w:r w:rsidR="00417E47" w:rsidRPr="00417E47">
        <w:t>(e.g., Aristotle 1929; Parrott 1991)</w:t>
      </w:r>
      <w:r>
        <w:fldChar w:fldCharType="end"/>
      </w:r>
      <w:r>
        <w:t xml:space="preserve">. Indeed, research that identified components of envy often found components such as longing, motivation to improve </w:t>
      </w:r>
      <w:r>
        <w:fldChar w:fldCharType="begin"/>
      </w:r>
      <w:r>
        <w:instrText xml:space="preserve"> ADDIN ZOTERO_ITEM CSL_CITATION {"citationID":"Q4FaUYSr","properties":{"formattedCitation":"(Parrott and Smith 1993)","plainCitation":"(Parrott and Smith 1993)","noteIndex":0},"citationItems":[{"id":472,"uris":["http://zotero.org/users/local/u7wTCDCU/items/CYTXJ2LR"],"uri":["http://zotero.org/users/local/u7wTCDCU/items/CYTXJ2LR"],"itemData":{"id":472,"type":"article-journal","container-title":"Journal of Personality and Social Psychology","DOI":"10.1037/0022-3514.64.6.906","ISSN":"0022-3514","issue":"6","page":"906-920","source":"CrossRef","title":"Distinguishing the experiences of envy and jealousy.","volume":"64","author":[{"family":"Parrott","given":"W. G."},{"family":"Smith","given":"R. H."}],"issued":{"date-parts":[["1993"]]}}}],"schema":"https://github.com/citation-style-language/schema/raw/master/csl-citation.json"} </w:instrText>
      </w:r>
      <w:r>
        <w:fldChar w:fldCharType="separate"/>
      </w:r>
      <w:r w:rsidRPr="00C325AD">
        <w:t>(Parrott and Smith 1993)</w:t>
      </w:r>
      <w:r>
        <w:fldChar w:fldCharType="end"/>
      </w:r>
      <w:r>
        <w:t xml:space="preserve">, and even somewhat positive thoughts about the envied person </w:t>
      </w:r>
      <w:r>
        <w:fldChar w:fldCharType="begin"/>
      </w:r>
      <w:r w:rsidR="00BA3660">
        <w:instrText xml:space="preserve"> ADDIN ZOTERO_ITEM CSL_CITATION {"citationID":"ZBVQj9KM","properties":{"formattedCitation":"(Salovey and Rodin 1986)","plainCitation":"(Salovey and Rodin 1986)","noteIndex":0},"citationItems":[{"id":2643,"uris":["http://zotero.org/users/local/u7wTCDCU/items/9TWZN8KF"],"uri":["http://zotero.org/users/local/u7wTCDCU/items/9TWZN8KF"],"itemData":{"id":2643,"type":"article-journal","container-title":"Journal of Personality and Social Psychology","DOI":"10.1037/0022-3514.50.6.1100","ISSN":"1939-1315, 0022-3514","issue":"6","language":"en","page":"1100-1112","source":"CrossRef","title":"The differentiation of social-comparison jealousy and romantic jealousy.","volume":"50","author":[{"family":"Salovey","given":"Peter"},{"family":"Rodin","given":"Judith"}],"issued":{"date-parts":[["1986"]]}}}],"schema":"https://github.com/citation-style-language/schema/raw/master/csl-citation.json"} </w:instrText>
      </w:r>
      <w:r>
        <w:fldChar w:fldCharType="separate"/>
      </w:r>
      <w:r w:rsidR="00BA3660" w:rsidRPr="00BA3660">
        <w:t>(Salovey and Rodin 1986)</w:t>
      </w:r>
      <w:r>
        <w:fldChar w:fldCharType="end"/>
      </w:r>
      <w:r>
        <w:t xml:space="preserve">. Potentially driven by these components, envy </w:t>
      </w:r>
      <w:r w:rsidR="00DF7D69">
        <w:t xml:space="preserve">positively </w:t>
      </w:r>
      <w:r w:rsidR="00A867CF">
        <w:t xml:space="preserve">predicted </w:t>
      </w:r>
      <w:r>
        <w:t xml:space="preserve">performance increments in the work context </w:t>
      </w:r>
      <w:r>
        <w:fldChar w:fldCharType="begin"/>
      </w:r>
      <w:r>
        <w:instrText xml:space="preserve"> ADDIN ZOTERO_ITEM CSL_CITATION {"citationID":"Us5HQHy4","properties":{"formattedCitation":"(Schaubroeck and Lam 2004; Cohen-Charash 2009)","plainCitation":"(Schaubroeck and Lam 2004; Cohen-Charash 2009)","noteIndex":0},"citationItems":[{"id":455,"uris":["http://zotero.org/users/local/u7wTCDCU/items/495BDLVZ"],"uri":["http://zotero.org/users/local/u7wTCDCU/items/495BDLVZ"],"itemData":{"id":455,"type":"article-journal","container-title":"Journal of Applied Social Psychology","DOI":"10.1111/j.1559-1816.2009.00519.x","issue":"9","page":"2128-2173","title":"Episodic envy","volume":"39","author":[{"family":"Cohen-Charash","given":"Yochi"}],"issued":{"date-parts":[["2009"]]}}},{"id":1282,"uris":["http://zotero.org/users/local/u7wTCDCU/items/UG5VV2W2"],"uri":["http://zotero.org/users/local/u7wTCDCU/items/UG5VV2W2"],"itemData":{"id":1282,"type":"article-journal","container-title":"Organizational Behavior and Human Decision Processes","DOI":"10.1016/j.obhdp.2004.01.001","ISSN":"07495978","issue":"1","page":"33-47","source":"CrossRef","title":"Comparing lots before and after: Promotion rejectees' invidious reactions to promotees","title-short":"Comparing lots before and after","volume":"94","author":[{"family":"Schaubroeck","given":"John"},{"family":"Lam","given":"Simon S.K."}],"issued":{"date-parts":[["2004",5]]}}}],"schema":"https://github.com/citation-style-language/schema/raw/master/csl-citation.json"} </w:instrText>
      </w:r>
      <w:r>
        <w:fldChar w:fldCharType="separate"/>
      </w:r>
      <w:r w:rsidRPr="000C2CC2">
        <w:t>(Schaubroeck and Lam 2004; Cohen-Charash 2009)</w:t>
      </w:r>
      <w:r>
        <w:fldChar w:fldCharType="end"/>
      </w:r>
      <w:r>
        <w:t xml:space="preserve">, increases in consumption </w:t>
      </w:r>
      <w:r>
        <w:fldChar w:fldCharType="begin"/>
      </w:r>
      <w:r>
        <w:instrText xml:space="preserve"> ADDIN ZOTERO_ITEM CSL_CITATION {"citationID":"1sI7TXQ4","properties":{"formattedCitation":"(Belk 2011)","plainCitation":"(Belk 2011)","noteIndex":0},"citationItems":[{"id":1300,"uris":["http://zotero.org/users/local/u7wTCDCU/items/ZJ59244I"],"uri":["http://zotero.org/users/local/u7wTCDCU/items/ZJ59244I"],"itemData":{"id":1300,"type":"article-journal","container-title":"AMS Review","DOI":"10.1007/s13162-011-0018-x","ISSN":"1869-814X, 1869-8182","issue":"3-4","page":"117-134","source":"CrossRef","title":"Benign envy","volume":"1","author":[{"family":"Belk","given":"Russell"}],"issued":{"date-parts":[["2011",12,7]]}}}],"schema":"https://github.com/citation-style-language/schema/raw/master/csl-citation.json"} </w:instrText>
      </w:r>
      <w:r>
        <w:fldChar w:fldCharType="separate"/>
      </w:r>
      <w:r w:rsidRPr="000C2CC2">
        <w:t>(Belk 2011)</w:t>
      </w:r>
      <w:r>
        <w:fldChar w:fldCharType="end"/>
      </w:r>
      <w:r>
        <w:t>, or desire</w:t>
      </w:r>
      <w:r w:rsidR="009251A6">
        <w:t xml:space="preserve"> for the envy object</w:t>
      </w:r>
      <w:r>
        <w:t xml:space="preserve"> </w:t>
      </w:r>
      <w:r>
        <w:fldChar w:fldCharType="begin"/>
      </w:r>
      <w:r w:rsidR="003D4BD5">
        <w:instrText xml:space="preserve"> ADDIN ZOTERO_ITEM CSL_CITATION {"citationID":"UeoJaKlr","properties":{"formattedCitation":"(Crusius and Mussweiler 2012)","plainCitation":"(Crusius and Mussweiler 2012)","noteIndex":0},"citationItems":[{"id":457,"uris":["http://zotero.org/users/local/u7wTCDCU/items/F2UX6MVG"],"uri":["http://zotero.org/users/local/u7wTCDCU/items/F2UX6MVG"],"itemData":{"id":457,"type":"article-journal","container-title":"Emotion","DOI":"10.1037/a0023523","ISSN":"1931-1516, 1528-3542","issue":"1","page":"142-153","source":"CrossRef","title":"When people want what others have: The impulsive side of envious desire.","title-short":"When people want what others have","volume":"12","author":[{"family":"Crusius","given":"Jan"},{"family":"Mussweiler","given":"Thomas"}],"issued":{"date-parts":[["2012"]]}}}],"schema":"https://github.com/citation-style-language/schema/raw/master/csl-citation.json"} </w:instrText>
      </w:r>
      <w:r>
        <w:fldChar w:fldCharType="separate"/>
      </w:r>
      <w:r w:rsidR="003D4BD5" w:rsidRPr="003D4BD5">
        <w:t>(Crusius and Mussweiler 2012)</w:t>
      </w:r>
      <w:r>
        <w:fldChar w:fldCharType="end"/>
      </w:r>
      <w:r>
        <w:t xml:space="preserve">. These outcomes of envy serve to level the difference between the envier and the envied person by improving the envier’s position. However, in line with the widespread condemnation of envy, such findings were commonly discarded as not describing </w:t>
      </w:r>
      <w:r>
        <w:rPr>
          <w:i/>
        </w:rPr>
        <w:t>envy proper</w:t>
      </w:r>
      <w:r>
        <w:t xml:space="preserve"> </w:t>
      </w:r>
      <w:r>
        <w:fldChar w:fldCharType="begin"/>
      </w:r>
      <w:r>
        <w:instrText xml:space="preserve"> ADDIN ZOTERO_ITEM CSL_CITATION {"citationID":"sVlHapDj","properties":{"formattedCitation":"(Smith and Kim 2007)","plainCitation":"(Smith and Kim 2007)","noteIndex":0},"citationItems":[{"id":476,"uris":["http://zotero.org/users/local/u7wTCDCU/items/9S7RMAYK"],"uri":["http://zotero.org/users/local/u7wTCDCU/items/9S7RMAYK"],"itemData":{"id":476,"type":"article-journal","container-title":"Psychological Bulletin","DOI":"10.1037/0033-2909.133.1.46","ISSN":"1939-1455, 0033-2909","issue":"1","page":"46-64","source":"CrossRef","title":"Comprehending envy.","volume":"133","author":[{"family":"Smith","given":"R. H."},{"family":"Kim","given":"Sung Hee"}],"issued":{"date-parts":[["2007"]]}}}],"schema":"https://github.com/citation-style-language/schema/raw/master/csl-citation.json"} </w:instrText>
      </w:r>
      <w:r>
        <w:fldChar w:fldCharType="separate"/>
      </w:r>
      <w:r w:rsidRPr="00C325AD">
        <w:t>(Smith and Kim 2007)</w:t>
      </w:r>
      <w:r>
        <w:fldChar w:fldCharType="end"/>
      </w:r>
      <w:r>
        <w:t xml:space="preserve"> but an emotion akin to admiration </w:t>
      </w:r>
      <w:r>
        <w:fldChar w:fldCharType="begin"/>
      </w:r>
      <w:r>
        <w:instrText xml:space="preserve"> ADDIN ZOTERO_ITEM CSL_CITATION {"citationID":"a5XqDPaf","properties":{"formattedCitation":"(Silver and Sabini 1978)","plainCitation":"(Silver and Sabini 1978)","noteIndex":0},"citationItems":[{"id":615,"uris":["http://zotero.org/users/local/u7wTCDCU/items/KMQAD8A6"],"uri":["http://zotero.org/users/local/u7wTCDCU/items/KMQAD8A6"],"itemData":{"id":615,"type":"article-journal","container-title":"Social Psychology","DOI":"10.2307/3033570","issue":"2","page":"105-117","title":"The perception of envy","volume":"41","author":[{"family":"Silver","given":"Maury"},{"family":"Sabini","given":"John"}],"issued":{"date-parts":[["1978"]]}}}],"schema":"https://github.com/citation-style-language/schema/raw/master/csl-citation.json"} </w:instrText>
      </w:r>
      <w:r>
        <w:fldChar w:fldCharType="separate"/>
      </w:r>
      <w:r w:rsidRPr="000C2CC2">
        <w:t>(Silver and Sabini 1978)</w:t>
      </w:r>
      <w:r>
        <w:fldChar w:fldCharType="end"/>
      </w:r>
      <w:r>
        <w:t>.</w:t>
      </w:r>
    </w:p>
    <w:p w14:paraId="7EB39D27" w14:textId="77777777" w:rsidR="00F93ABA" w:rsidRPr="00206AC8" w:rsidRDefault="00F93ABA" w:rsidP="00F93ABA">
      <w:pPr>
        <w:ind w:firstLine="0"/>
        <w:rPr>
          <w:b/>
        </w:rPr>
      </w:pPr>
      <w:r>
        <w:rPr>
          <w:b/>
        </w:rPr>
        <w:t>2.1 The Multi-componential Nature of Envy</w:t>
      </w:r>
    </w:p>
    <w:p w14:paraId="4BA0D7C7" w14:textId="03FB6A8A" w:rsidR="00F93ABA" w:rsidRDefault="00F93ABA" w:rsidP="00F93ABA">
      <w:r>
        <w:t>Recent research refutes th</w:t>
      </w:r>
      <w:r w:rsidR="00E05384">
        <w:t>e</w:t>
      </w:r>
      <w:r>
        <w:t xml:space="preserve"> dismissal</w:t>
      </w:r>
      <w:r w:rsidR="00E05384">
        <w:t xml:space="preserve"> of non-hostile</w:t>
      </w:r>
      <w:r w:rsidR="00675603">
        <w:t xml:space="preserve"> varieties of envy</w:t>
      </w:r>
      <w:r>
        <w:t xml:space="preserve"> and supports a more nuanced view of envy. As a starting point, </w:t>
      </w:r>
      <w:r w:rsidR="0021426A">
        <w:t>these</w:t>
      </w:r>
      <w:r w:rsidR="00C72D8C">
        <w:t xml:space="preserve"> </w:t>
      </w:r>
      <w:r>
        <w:t>approaches emphasize that the primary goal of</w:t>
      </w:r>
      <w:r w:rsidR="007F02EA">
        <w:t xml:space="preserve"> the envier</w:t>
      </w:r>
      <w:r>
        <w:t xml:space="preserve"> is to level the difference between </w:t>
      </w:r>
      <w:r w:rsidR="00E66ACC">
        <w:t>them</w:t>
      </w:r>
      <w:r>
        <w:t xml:space="preserve"> and the envied person </w:t>
      </w:r>
      <w:r>
        <w:fldChar w:fldCharType="begin"/>
      </w:r>
      <w:r w:rsidR="003D4BD5">
        <w:instrText xml:space="preserve"> ADDIN ZOTERO_ITEM CSL_CITATION {"citationID":"vo3cgxG6","properties":{"formattedCitation":"(for reviews see Van de Ven 2016; Crusius and Lange 2017; Lange, Blatz, et al. 2018)","plainCitation":"(for reviews see Van de Ven 2016; Crusius and Lange 2017; Lange, Blatz, et al. 2018)","noteIndex":0},"citationItems":[{"id":2841,"uris":["http://zotero.org/users/local/u7wTCDCU/items/7IZZZ2T9"],"uri":["http://zotero.org/users/local/u7wTCDCU/items/7IZZZ2T9"],"itemData":{"id":2841,"type":"chapter","container-title":"Envy at work and in organizations: Research, theory, and applications","event-place":"New York, NY","page":"85-110","publisher":"Oxford University Press","publisher-place":"New York, NY","title":"How do people respond to threatened social status? Moderators of benign versus malicious envy","author":[{"family":"Crusius","given":"Jan"},{"family":"Lange","given":"Jens"}],"editor":[{"family":"Smith","given":"R. H."},{"family":"Merlone","given":"U."},{"family":"Duffy","given":"M. K."}],"issued":{"date-parts":[["2017"]]}}},{"id":3167,"uris":["http://zotero.org/users/local/u7wTCDCU/items/BFE52LJ5"],"uri":["http://zotero.org/users/local/u7wTCDCU/items/BFE52LJ5"],"itemData":{"id":3167,"type":"chapter","container-title":"SAGE Handbook of personality and individual differences","event-place":"Thousand Oaks, CA","page":"424-440","publisher":"SAGE","publisher-place":"Thousand Oaks, CA","title":"Dispositional envy: A conceptual review.","author":[{"family":"Lange","given":"Jens"},{"family":"Blatz","given":"Lisa"},{"family":"Crusius","given":"Jan"}],"editor":[{"family":"Zeigler-Hill","given":"Virgil"},{"family":"Shackelford","given":"T. K."}],"issued":{"date-parts":[["2018"]]}}},{"id":2968,"uris":["http://zotero.org/users/local/u7wTCDCU/items/IMTMYDKM"],"uri":["http://zotero.org/users/local/u7wTCDCU/items/IMTMYDKM"],"itemData":{"id":2968,"type":"article-journal","container-title":"Social and Personality Psychology Compass","DOI":"10.1111/spc3.12253","ISSN":"17519004","issue":"6","language":"en","page":"337-349","source":"CrossRef","title":"Envy and its consequences: Why it is useful to distinguish between benign and malicious envy","title-short":"Envy and Its Consequences","volume":"10","author":[{"family":"Van de Ven","given":"Niels"}],"issued":{"date-parts":[["2016",6]]}},"prefix":"for reviews see "}],"schema":"https://github.com/citation-style-language/schema/raw/master/csl-citation.json"} </w:instrText>
      </w:r>
      <w:r>
        <w:fldChar w:fldCharType="separate"/>
      </w:r>
      <w:r w:rsidR="003D4BD5" w:rsidRPr="003D4BD5">
        <w:t>(for reviews see Van de Ven 2016; Crusius and Lange 2017; Lange, Blatz, et al. 2018)</w:t>
      </w:r>
      <w:r>
        <w:fldChar w:fldCharType="end"/>
      </w:r>
      <w:r>
        <w:t>. By putting emphasis on the goal that underlies envy, the</w:t>
      </w:r>
      <w:r w:rsidR="00615ACF">
        <w:t>se approaches</w:t>
      </w:r>
      <w:r>
        <w:t xml:space="preserve"> shift the focus to</w:t>
      </w:r>
      <w:r w:rsidR="00615ACF">
        <w:t>ward</w:t>
      </w:r>
      <w:r>
        <w:t xml:space="preserve"> a </w:t>
      </w:r>
      <w:r w:rsidRPr="00170FB4">
        <w:rPr>
          <w:i/>
        </w:rPr>
        <w:t>functional</w:t>
      </w:r>
      <w:r>
        <w:t xml:space="preserve"> perspective on envy and away from a traditional approach influenced by moral condemnation</w:t>
      </w:r>
      <w:r w:rsidR="00177A4B">
        <w:t xml:space="preserve"> </w:t>
      </w:r>
      <w:r>
        <w:fldChar w:fldCharType="begin"/>
      </w:r>
      <w:r w:rsidR="003D4BD5">
        <w:instrText xml:space="preserve"> ADDIN ZOTERO_ITEM CSL_CITATION {"citationID":"LQbHlzHX","properties":{"formattedCitation":"(for an adversarial collaboration discussing previous and recent approaches, see Crusius et al. 2020)","plainCitation":"(for an adversarial collaboration discussing previous and recent approaches, see Crusius et al. 2020)","noteIndex":0},"citationItems":[{"id":6193,"uris":["http://zotero.org/users/local/u7wTCDCU/items/EIPAM79G"],"uri":["http://zotero.org/users/local/u7wTCDCU/items/EIPAM79G"],"itemData":{"id":6193,"type":"article-journal","abstract":"The nature of envy has recently been the subject of a heated debate. Some researchers see envy as a complex, yet unitary construct that despite being hostile in nature can lead to both hostile and nonhostile reactions. Others offer a dual approach to envy, in which envy’s outcomes reflect two types of envy: benign envy, involving upward motivation, and malicious envy, involving hostility against superior others. We compare these competing conceptualizations of envy in an adversarial (yet collaborative) review. Our goal is to aid the consumers of envy research in navigating the intricacies of this debate. We identify agreements and disagreements and describe implications for theory, methodology, and measurement, as well as challenges and opportunities for future work.","container-title":"Emotion Review","DOI":"10.1177/1754073919873131","ISSN":"1754-0739, 1754-0747","issue":"1","journalAbbreviation":"Emotion Review","language":"en","page":"3-21","source":"DOI.org (Crossref)","title":"Envy: An adversarial review and comparison of two competing views","title-short":"Envy","volume":"12","author":[{"family":"Crusius","given":"Jan"},{"family":"Gonzalez","given":"Manuel F."},{"family":"Lange","given":"Jens"},{"family":"Cohen-Charash","given":"Yochi"}],"issued":{"date-parts":[["2020"]]}},"prefix":"for an adversarial collaboration discussing previous and recent approaches, see "}],"schema":"https://github.com/citation-style-language/schema/raw/master/csl-citation.json"} </w:instrText>
      </w:r>
      <w:r>
        <w:fldChar w:fldCharType="separate"/>
      </w:r>
      <w:r w:rsidR="003D4BD5" w:rsidRPr="003D4BD5">
        <w:t>(for an adversarial collaboration discussing previous and recent approaches, see Crusius et al. 2020)</w:t>
      </w:r>
      <w:r>
        <w:fldChar w:fldCharType="end"/>
      </w:r>
      <w:r w:rsidR="00913734">
        <w:t>.</w:t>
      </w:r>
      <w:r>
        <w:t xml:space="preserve"> </w:t>
      </w:r>
      <w:r w:rsidR="008C62E3">
        <w:t>This shift</w:t>
      </w:r>
      <w:r w:rsidR="00022FB5">
        <w:t xml:space="preserve"> allows to </w:t>
      </w:r>
      <w:r w:rsidR="00615ACF">
        <w:t xml:space="preserve">incorporate </w:t>
      </w:r>
      <w:r>
        <w:t>components and outcomes</w:t>
      </w:r>
      <w:r w:rsidR="00615ACF">
        <w:t xml:space="preserve"> of envy</w:t>
      </w:r>
      <w:r w:rsidR="00761901">
        <w:t xml:space="preserve"> </w:t>
      </w:r>
      <w:r>
        <w:t>that disprove the supposed reprehensive character of envy.</w:t>
      </w:r>
      <w:r w:rsidR="00E13B17">
        <w:t xml:space="preserve"> </w:t>
      </w:r>
      <w:r w:rsidR="00022FB5">
        <w:t>A fully developed functional account</w:t>
      </w:r>
      <w:r w:rsidR="00615ACF">
        <w:t>,</w:t>
      </w:r>
      <w:r w:rsidR="00022FB5">
        <w:t xml:space="preserve"> therefore</w:t>
      </w:r>
      <w:r w:rsidR="00615ACF">
        <w:t>,</w:t>
      </w:r>
      <w:r w:rsidR="00022FB5">
        <w:t xml:space="preserve"> first requires</w:t>
      </w:r>
      <w:r w:rsidR="00C44B1B">
        <w:t xml:space="preserve"> a comprehensive </w:t>
      </w:r>
      <w:r w:rsidR="00242745">
        <w:t>theory</w:t>
      </w:r>
      <w:r w:rsidR="00C44B1B">
        <w:t xml:space="preserve"> of the multi-componential nature of envy.</w:t>
      </w:r>
    </w:p>
    <w:p w14:paraId="7482DBCF" w14:textId="0B2296ED" w:rsidR="00F93ABA" w:rsidRDefault="001E7084" w:rsidP="00F93ABA">
      <w:r>
        <w:t xml:space="preserve">To unravel the complex nature of envy, the functional perspective disentangles different components of envy </w:t>
      </w:r>
      <w:r w:rsidR="00F93ABA">
        <w:fldChar w:fldCharType="begin"/>
      </w:r>
      <w:r w:rsidR="00F93ABA">
        <w:instrText xml:space="preserve"> ADDIN ZOTERO_ITEM CSL_CITATION {"citationID":"hmX3sinP","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rsidR="00F93ABA">
        <w:fldChar w:fldCharType="separate"/>
      </w:r>
      <w:r w:rsidR="00F93ABA" w:rsidRPr="000C2CC2">
        <w:t>(Lange, Weidman, et al. 2018)</w:t>
      </w:r>
      <w:r w:rsidR="00F93ABA">
        <w:fldChar w:fldCharType="end"/>
      </w:r>
      <w:r w:rsidR="00F93ABA">
        <w:t xml:space="preserve">. In line with previous </w:t>
      </w:r>
      <w:r w:rsidR="00F93ABA">
        <w:lastRenderedPageBreak/>
        <w:t xml:space="preserve">conceptualizations </w:t>
      </w:r>
      <w:r w:rsidR="00F93ABA">
        <w:fldChar w:fldCharType="begin"/>
      </w:r>
      <w:r w:rsidR="00F93ABA">
        <w:instrText xml:space="preserve"> ADDIN ZOTERO_ITEM CSL_CITATION {"citationID":"qitby2gx","properties":{"formattedCitation":"(Tai et al. 2012)","plainCitation":"(Tai et al. 2012)","noteIndex":0},"citationItems":[{"id":1278,"uris":["http://zotero.org/users/local/u7wTCDCU/items/7BISGL4H"],"uri":["http://zotero.org/users/local/u7wTCDCU/items/7BISGL4H"],"itemData":{"id":1278,"type":"article-journal","container-title":"Academy of Management Review","DOI":"10.5465/amr.2009.0484","ISSN":"0363-7425, 1930-3807","issue":"1","page":"107-129","source":"CrossRef","title":"Envy as pain: Rethinking the nature of envy and its implications for employees and organizations","title-short":"Envy As Pain","volume":"37","author":[{"family":"Tai","given":"K."},{"family":"Narayanan","given":"J."},{"family":"McAllister","given":"D. J."}],"issued":{"date-parts":[["2012",1,1]]}}}],"schema":"https://github.com/citation-style-language/schema/raw/master/csl-citation.json"} </w:instrText>
      </w:r>
      <w:r w:rsidR="00F93ABA">
        <w:fldChar w:fldCharType="separate"/>
      </w:r>
      <w:r w:rsidR="00F93ABA" w:rsidRPr="000C2CC2">
        <w:t>(Tai et al. 2012)</w:t>
      </w:r>
      <w:r w:rsidR="00F93ABA">
        <w:fldChar w:fldCharType="end"/>
      </w:r>
      <w:r w:rsidR="00F93ABA">
        <w:t xml:space="preserve">, the evidence </w:t>
      </w:r>
      <w:r w:rsidR="005904A2">
        <w:t>indicates</w:t>
      </w:r>
      <w:r w:rsidR="00F93ABA">
        <w:t xml:space="preserve"> that envy </w:t>
      </w:r>
      <w:r w:rsidR="00976F9E">
        <w:t>involves</w:t>
      </w:r>
      <w:r w:rsidR="00F93ABA">
        <w:t xml:space="preserve"> </w:t>
      </w:r>
      <w:r w:rsidR="00F93ABA" w:rsidRPr="00C24816">
        <w:rPr>
          <w:i/>
        </w:rPr>
        <w:t>painful feelings</w:t>
      </w:r>
      <w:r w:rsidR="00F93ABA">
        <w:t xml:space="preserve">. </w:t>
      </w:r>
      <w:r w:rsidR="006C2732">
        <w:t>In particular</w:t>
      </w:r>
      <w:r w:rsidR="00F93ABA" w:rsidRPr="006C2732">
        <w:t>,</w:t>
      </w:r>
      <w:r w:rsidR="00F93ABA">
        <w:t xml:space="preserve"> in response to the social comparison with the envied person, the envier experiences tormenting inferiority and </w:t>
      </w:r>
      <w:r w:rsidR="00615ACF">
        <w:t xml:space="preserve">depressive feelings </w:t>
      </w:r>
      <w:r w:rsidR="00F93ABA">
        <w:fldChar w:fldCharType="begin"/>
      </w:r>
      <w:r w:rsidR="00F93ABA">
        <w:instrText xml:space="preserve"> ADDIN ZOTERO_ITEM CSL_CITATION {"citationID":"t48zuLcL","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rsidR="00F93ABA">
        <w:fldChar w:fldCharType="separate"/>
      </w:r>
      <w:r w:rsidR="00F93ABA" w:rsidRPr="000C2CC2">
        <w:t>(Lange, Weidman, et al. 2018)</w:t>
      </w:r>
      <w:r w:rsidR="00F93ABA">
        <w:fldChar w:fldCharType="end"/>
      </w:r>
      <w:r w:rsidR="00F93ABA">
        <w:t xml:space="preserve">. These painful feelings positively </w:t>
      </w:r>
      <w:r w:rsidR="006C2732">
        <w:t>predict</w:t>
      </w:r>
      <w:r w:rsidR="00F93ABA">
        <w:t xml:space="preserve"> two qualitatively independent sets of components: </w:t>
      </w:r>
      <w:r w:rsidR="00F93ABA">
        <w:rPr>
          <w:i/>
        </w:rPr>
        <w:t>benign</w:t>
      </w:r>
      <w:r w:rsidR="00F93ABA">
        <w:t xml:space="preserve"> and </w:t>
      </w:r>
      <w:r w:rsidR="00F93ABA">
        <w:rPr>
          <w:i/>
        </w:rPr>
        <w:t>malicious envy</w:t>
      </w:r>
      <w:r w:rsidR="00F93ABA">
        <w:t>.</w:t>
      </w:r>
    </w:p>
    <w:p w14:paraId="5B379154" w14:textId="2A07B65F" w:rsidR="00F93ABA" w:rsidRDefault="00F93ABA" w:rsidP="00F93ABA">
      <w:r>
        <w:t xml:space="preserve">Benign envy </w:t>
      </w:r>
      <w:r w:rsidR="00654747">
        <w:t xml:space="preserve">is partly constituted by </w:t>
      </w:r>
      <w:r>
        <w:t>feelings, cognitions, and motivations directed at improving the envier’s position</w:t>
      </w:r>
      <w:r w:rsidR="009B4D29">
        <w:t>, and does not involve any hostile feelings</w:t>
      </w:r>
      <w:r>
        <w:t xml:space="preserve"> </w:t>
      </w:r>
      <w:r>
        <w:fldChar w:fldCharType="begin"/>
      </w:r>
      <w:r>
        <w:instrText xml:space="preserve"> ADDIN ZOTERO_ITEM CSL_CITATION {"citationID":"OWa62nmM","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fldChar w:fldCharType="separate"/>
      </w:r>
      <w:r w:rsidRPr="000C2CC2">
        <w:t>(Lange, Weidman, et al. 2018)</w:t>
      </w:r>
      <w:r>
        <w:fldChar w:fldCharType="end"/>
      </w:r>
      <w:r>
        <w:t xml:space="preserve">. Specifically, benign envy </w:t>
      </w:r>
      <w:r w:rsidR="00386EDE">
        <w:t>involves</w:t>
      </w:r>
      <w:r>
        <w:t xml:space="preserve"> desire for the object, motivation to improve, and the intention to emulate the other person. Research </w:t>
      </w:r>
      <w:r w:rsidR="00E24DD9">
        <w:t xml:space="preserve">shows </w:t>
      </w:r>
      <w:r>
        <w:t xml:space="preserve">that benign envy </w:t>
      </w:r>
      <w:r w:rsidR="00615ACF">
        <w:t xml:space="preserve">correlates with </w:t>
      </w:r>
      <w:r>
        <w:t xml:space="preserve">more positive feelings toward the envied person </w:t>
      </w:r>
      <w:r>
        <w:fldChar w:fldCharType="begin"/>
      </w:r>
      <w:r>
        <w:instrText xml:space="preserve"> ADDIN ZOTERO_ITEM CSL_CITATION {"citationID":"7uDHGc9w","properties":{"formattedCitation":"(Van de Ven et al. 2009)","plainCitation":"(Van de Ven et al. 2009)","noteIndex":0},"citationItems":[{"id":479,"uris":["http://zotero.org/users/local/u7wTCDCU/items/AQRNNC7M"],"uri":["http://zotero.org/users/local/u7wTCDCU/items/AQRNNC7M"],"itemData":{"id":479,"type":"article-journal","container-title":"Emotion","DOI":"10.1037/a0015669","ISSN":"1931-1516, 1528-3542","issue":"3","page":"419-429","source":"CrossRef","title":"Leveling up and down: The experiences of benign and malicious envy.","title-short":"Leveling up and down","volume":"9","author":[{"family":"Van de Ven","given":"Niels"},{"family":"Zeelenberg","given":"Marcel"},{"family":"Pieters","given":"Rik"}],"issued":{"date-parts":[["2009"]]}}}],"schema":"https://github.com/citation-style-language/schema/raw/master/csl-citation.json"} </w:instrText>
      </w:r>
      <w:r>
        <w:fldChar w:fldCharType="separate"/>
      </w:r>
      <w:r w:rsidRPr="000C2CC2">
        <w:t>(Van de Ven et al. 2009)</w:t>
      </w:r>
      <w:r>
        <w:fldChar w:fldCharType="end"/>
      </w:r>
      <w:r>
        <w:t xml:space="preserve">, attention toward both the envied person and the object as well as means to obtain it </w:t>
      </w:r>
      <w:r>
        <w:fldChar w:fldCharType="begin"/>
      </w:r>
      <w:r w:rsidR="003D4BD5">
        <w:instrText xml:space="preserve"> ADDIN ZOTERO_ITEM CSL_CITATION {"citationID":"kI4JE7P3","properties":{"formattedCitation":"(Crusius and Lange 2014)","plainCitation":"(Crusius and Lange 2014)","noteIndex":0},"citationItems":[{"id":1948,"uris":["http://zotero.org/users/local/u7wTCDCU/items/WT5CH2FH"],"uri":["http://zotero.org/users/local/u7wTCDCU/items/WT5CH2FH"],"itemData":{"id":1948,"type":"article-journal","container-title":"Journal of Experimental Social Psychology","DOI":"10.1016/j.jesp.2014.05.007","ISSN":"00221031","language":"en","page":"1-11","source":"CrossRef","title":"What catches the envious eye? Attentional biases within malicious and benign envy","title-short":"What catches the envious eye?","volume":"55","author":[{"family":"Crusius","given":"Jan"},{"family":"Lange","given":"Jens"}],"issued":{"date-parts":[["2014",11]]}}}],"schema":"https://github.com/citation-style-language/schema/raw/master/csl-citation.json"} </w:instrText>
      </w:r>
      <w:r>
        <w:fldChar w:fldCharType="separate"/>
      </w:r>
      <w:r w:rsidR="003D4BD5" w:rsidRPr="003D4BD5">
        <w:t>(Crusius and Lange 2014)</w:t>
      </w:r>
      <w:r>
        <w:fldChar w:fldCharType="end"/>
      </w:r>
      <w:r>
        <w:t xml:space="preserve">, and actual performance </w:t>
      </w:r>
      <w:r w:rsidR="00C47E66">
        <w:t>increases</w:t>
      </w:r>
      <w:r>
        <w:t xml:space="preserve"> </w:t>
      </w:r>
      <w:r>
        <w:fldChar w:fldCharType="begin"/>
      </w:r>
      <w:r w:rsidR="00A91D6F">
        <w:instrText xml:space="preserve"> ADDIN ZOTERO_ITEM CSL_CITATION {"citationID":"s6P2zbfu","properties":{"formattedCitation":"(Van de Ven et al. 2011a; Lange and Crusius 2015a; Khan et al. 2017; Salerno et al. 2019)","plainCitation":"(Van de Ven et al. 2011a; Lange and Crusius 2015a; Khan et al. 2017; Salerno et al. 2019)","noteIndex":0},"citationItems":[{"id":3402,"uris":["http://zotero.org/users/local/u7wTCDCU/items/CCJYN787"],"uri":["http://zotero.org/users/local/u7wTCDCU/items/CCJYN787"],"itemData":{"id":3402,"type":"article-journal","container-title":"Personnel Review","DOI":"10.1108/PR-12-2014-0279","ISSN":"0048-3486","issue":"3","language":"en","page":"490-511","source":"CrossRef","title":"The two faces of envy: perceived opportunity to perform as a moderator of envy manifestation","title-short":"The two faces of envy","volume":"46","author":[{"family":"Khan","given":"Abdul Karim"},{"family":"Bell","given":"Chris M."},{"family":"Quratulain","given":"Samina"}],"issued":{"date-parts":[["2017",4,3]]}}},{"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id":5350,"uris":["http://zotero.org/users/local/u7wTCDCU/items/VBDDKTPE"],"uri":["http://zotero.org/users/local/u7wTCDCU/items/VBDDKTPE"],"itemData":{"id":5350,"type":"article-journal","container-title":"Journal of Consumer Research","DOI":"10.1093/jcr/ucy077","ISSN":"0093-5301, 1537-5277","issue":"2","language":"en","page":"388-405","source":"Crossref","title":"The bad can be good: When benign and malicious envy motivate goal pursuit","title-short":"The Bad Can Be Good","volume":"46","author":[{"family":"Salerno","given":"Anthony"},{"family":"Laran","given":"Juliano"},{"family":"Janiszewski","given":"Chris"}],"issued":{"date-parts":[["2019"]]}}},{"id":482,"uris":["http://zotero.org/users/local/u7wTCDCU/items/ETC6E5W2"],"uri":["http://zotero.org/users/local/u7wTCDCU/items/ETC6E5W2"],"itemData":{"id":482,"type":"article-journal","container-title":"Personality and Social Psychology Bulletin","DOI":"10.1177/0146167211400421","ISSN":"0146-1672, 1552-7433","issue":"6","page":"784-795","source":"CrossRef","title":"Why envy outperforms admiration","volume":"37","author":[{"family":"Van de Ven","given":"Niels"},{"family":"Zeelenberg","given":"M."},{"family":"Pieters","given":"R."}],"issued":{"date-parts":[["2011",3,7]]}}}],"schema":"https://github.com/citation-style-language/schema/raw/master/csl-citation.json"} </w:instrText>
      </w:r>
      <w:r>
        <w:fldChar w:fldCharType="separate"/>
      </w:r>
      <w:r w:rsidR="00A91D6F" w:rsidRPr="00A91D6F">
        <w:t>(Van de Ven et al. 2011a; Lange and Crusius 2015a; Khan et al. 2017; Salerno et al. 2019)</w:t>
      </w:r>
      <w:r>
        <w:fldChar w:fldCharType="end"/>
      </w:r>
      <w:r>
        <w:t xml:space="preserve"> to such an extent that potential risks are ignored </w:t>
      </w:r>
      <w:r>
        <w:fldChar w:fldCharType="begin"/>
      </w:r>
      <w:r>
        <w:instrText xml:space="preserve"> ADDIN ZOTERO_ITEM CSL_CITATION {"citationID":"WKoCU2g6","properties":{"formattedCitation":"(Kwon et al. 2017)","plainCitation":"(Kwon et al. 2017)","noteIndex":0},"citationItems":[{"id":3252,"uris":["http://zotero.org/users/local/u7wTCDCU/items/BCRQQ9E5"],"uri":["http://zotero.org/users/local/u7wTCDCU/items/BCRQQ9E5"],"itemData":{"id":3252,"type":"article-journal","container-title":"Social Behavior and Personality","DOI":"10.2224/sbp.5977","issue":"1","page":"39-50","title":"Envy takes you further: The influence of benign envy on risk taking","volume":"45","author":[{"family":"Kwon","given":"M."},{"family":"Han","given":"Y."},{"family":"Nam","given":"M."}],"issued":{"date-parts":[["2017"]]}}}],"schema":"https://github.com/citation-style-language/schema/raw/master/csl-citation.json"} </w:instrText>
      </w:r>
      <w:r>
        <w:fldChar w:fldCharType="separate"/>
      </w:r>
      <w:r w:rsidRPr="000C2CC2">
        <w:t>(Kwon et al. 2017)</w:t>
      </w:r>
      <w:r>
        <w:fldChar w:fldCharType="end"/>
      </w:r>
      <w:r>
        <w:t xml:space="preserve">. Moreover, evidence indicates that people </w:t>
      </w:r>
      <w:r w:rsidR="00FD0477">
        <w:t>with a higher disposition to experience</w:t>
      </w:r>
      <w:r>
        <w:t xml:space="preserve"> benign envy accomplish better </w:t>
      </w:r>
      <w:r w:rsidR="00D377DA">
        <w:t xml:space="preserve">academic and athletic </w:t>
      </w:r>
      <w:r>
        <w:t>achievements</w:t>
      </w:r>
      <w:r w:rsidR="00D377DA">
        <w:t xml:space="preserve"> than people with a lower disposition</w:t>
      </w:r>
      <w:r>
        <w:t xml:space="preserve"> </w:t>
      </w:r>
      <w:r>
        <w:fldChar w:fldCharType="begin"/>
      </w:r>
      <w:r>
        <w:instrText xml:space="preserve"> ADDIN ZOTERO_ITEM CSL_CITATION {"citationID":"G5cTeGRd","properties":{"formattedCitation":"(Lange and Crusius 2015b; Sawada and Fujii 2016)","plainCitation":"(Lange and Crusius 2015b; Sawada and Fujii 2016)","noteIndex":0},"citationItems":[{"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id":6361,"uris":["http://zotero.org/users/local/u7wTCDCU/items/5ZDCY53M"],"uri":["http://zotero.org/users/local/u7wTCDCU/items/5ZDCY53M"],"itemData":{"id":6361,"type":"article-journal","container-title":"The Japanese journal of psychology","DOI":"10.4992/jjpsy.87.15316","ISSN":"0021-5236, 1884-1082","issue":"2","journalAbbreviation":"The Japanese Journal of Psychology","language":"ja","page":"198-204","source":"DOI.org (Crossref)","title":"Do envious people show better performance?: Focusing on the function of benign envy as personality trait","title-short":"Do envious people show better performance?","volume":"87","author":[{"family":"Sawada","given":"Masato"},{"family":"Fujii","given":"Tsutomu"}],"issued":{"date-parts":[["2016"]]}}}],"schema":"https://github.com/citation-style-language/schema/raw/master/csl-citation.json"} </w:instrText>
      </w:r>
      <w:r>
        <w:fldChar w:fldCharType="separate"/>
      </w:r>
      <w:r w:rsidRPr="000C2CC2">
        <w:t>(Lange and Crusius 2015b; Sawada and Fujii 2016)</w:t>
      </w:r>
      <w:r>
        <w:fldChar w:fldCharType="end"/>
      </w:r>
      <w:r>
        <w:t xml:space="preserve">, have higher well-being </w:t>
      </w:r>
      <w:r>
        <w:fldChar w:fldCharType="begin"/>
      </w:r>
      <w:r>
        <w:instrText xml:space="preserve"> ADDIN ZOTERO_ITEM CSL_CITATION {"citationID":"bgMchNAM","properties":{"formattedCitation":"(Briki 2019)","plainCitation":"(Briki 2019)","noteIndex":0},"citationItems":[{"id":4099,"uris":["http://zotero.org/users/local/u7wTCDCU/items/4KBV2XPR"],"uri":["http://zotero.org/users/local/u7wTCDCU/items/4KBV2XPR"],"itemData":{"id":4099,"type":"article-journal","container-title":"Journal of Happiness Studies","DOI":"10.1007/s10902-017-9955-x","ISSN":"1389-4978, 1573-7780","issue":"2","language":"en","page":"523-540","source":"CrossRef","title":"Harmed trait self-control: Why do people with a higher dispositional malicious envy experience lower subjective wellbeing? A cross-sectional study","title-short":"Harmed Trait Self-Control","volume":"20","author":[{"family":"Briki","given":"Walid"}],"issued":{"date-parts":[["2019"]]}}}],"schema":"https://github.com/citation-style-language/schema/raw/master/csl-citation.json"} </w:instrText>
      </w:r>
      <w:r>
        <w:fldChar w:fldCharType="separate"/>
      </w:r>
      <w:r w:rsidRPr="000C2CC2">
        <w:t>(Briki 2019)</w:t>
      </w:r>
      <w:r>
        <w:fldChar w:fldCharType="end"/>
      </w:r>
      <w:r>
        <w:t xml:space="preserve">, and are viewed </w:t>
      </w:r>
      <w:r w:rsidR="00DB5EA5">
        <w:t xml:space="preserve">more </w:t>
      </w:r>
      <w:r>
        <w:t xml:space="preserve">positively by their peers </w:t>
      </w:r>
      <w:r>
        <w:fldChar w:fldCharType="begin"/>
      </w:r>
      <w:r w:rsidR="002E5A4B">
        <w:instrText xml:space="preserve"> ADDIN ZOTERO_ITEM CSL_CITATION {"citationID":"19vVRhDi","properties":{"formattedCitation":"(Lange et al. 2016)","plainCitation":"(Lange et al. 2016)","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schema":"https://github.com/citation-style-language/schema/raw/master/csl-citation.json"} </w:instrText>
      </w:r>
      <w:r>
        <w:fldChar w:fldCharType="separate"/>
      </w:r>
      <w:r w:rsidRPr="000C2CC2">
        <w:t>(Lange et al. 2016)</w:t>
      </w:r>
      <w:r>
        <w:fldChar w:fldCharType="end"/>
      </w:r>
      <w:r>
        <w:t xml:space="preserve">. Thus, benign envy </w:t>
      </w:r>
      <w:r w:rsidR="00B40C46">
        <w:t xml:space="preserve">primarily </w:t>
      </w:r>
      <w:r>
        <w:t xml:space="preserve">reduces the difference between the envier and the envied person by </w:t>
      </w:r>
      <w:r w:rsidRPr="00A17277">
        <w:rPr>
          <w:i/>
        </w:rPr>
        <w:t>leveling</w:t>
      </w:r>
      <w:r w:rsidR="00615ACF" w:rsidRPr="00A17277">
        <w:rPr>
          <w:i/>
        </w:rPr>
        <w:t xml:space="preserve"> up</w:t>
      </w:r>
      <w:r w:rsidR="00615ACF">
        <w:t>, that is, by reaching the envied</w:t>
      </w:r>
      <w:r w:rsidR="00A17277">
        <w:t xml:space="preserve"> person</w:t>
      </w:r>
      <w:r w:rsidR="00615ACF">
        <w:t>’s level</w:t>
      </w:r>
      <w:r>
        <w:t>.</w:t>
      </w:r>
    </w:p>
    <w:p w14:paraId="7DCF2A8A" w14:textId="2F61CF05" w:rsidR="00F93ABA" w:rsidRDefault="00F93ABA" w:rsidP="00F93ABA">
      <w:r>
        <w:t xml:space="preserve">Malicious envy </w:t>
      </w:r>
      <w:r w:rsidR="00386EDE">
        <w:t xml:space="preserve">is partly constituted by </w:t>
      </w:r>
      <w:r>
        <w:t xml:space="preserve">feelings, cognitions, and motivations directed at harming the envied person’s position </w:t>
      </w:r>
      <w:r>
        <w:fldChar w:fldCharType="begin"/>
      </w:r>
      <w:r>
        <w:instrText xml:space="preserve"> ADDIN ZOTERO_ITEM CSL_CITATION {"citationID":"wYRHETCe","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fldChar w:fldCharType="separate"/>
      </w:r>
      <w:r w:rsidRPr="000C2CC2">
        <w:t>(Lange, Weidman, et al. 2018)</w:t>
      </w:r>
      <w:r>
        <w:fldChar w:fldCharType="end"/>
      </w:r>
      <w:r>
        <w:t xml:space="preserve">. Specifically, malicious envy </w:t>
      </w:r>
      <w:r w:rsidR="00386EDE">
        <w:t>involves</w:t>
      </w:r>
      <w:r>
        <w:t xml:space="preserve"> hostile feelings and motivation to </w:t>
      </w:r>
      <w:r w:rsidR="009A6A50">
        <w:t xml:space="preserve">be </w:t>
      </w:r>
      <w:r>
        <w:t>aggress</w:t>
      </w:r>
      <w:r w:rsidR="009A6A50">
        <w:t>ive toward</w:t>
      </w:r>
      <w:r>
        <w:t xml:space="preserve"> the envied person. Research </w:t>
      </w:r>
      <w:r w:rsidR="00615ACF">
        <w:t xml:space="preserve">shows that </w:t>
      </w:r>
      <w:r>
        <w:t xml:space="preserve">malicious envy </w:t>
      </w:r>
      <w:r w:rsidR="00615ACF">
        <w:t xml:space="preserve">correlates with </w:t>
      </w:r>
      <w:r>
        <w:t xml:space="preserve">more negative feelings toward the envied person </w:t>
      </w:r>
      <w:r>
        <w:fldChar w:fldCharType="begin"/>
      </w:r>
      <w:r>
        <w:instrText xml:space="preserve"> ADDIN ZOTERO_ITEM CSL_CITATION {"citationID":"Vl4HJpsK","properties":{"formattedCitation":"(Van de Ven et al. 2009)","plainCitation":"(Van de Ven et al. 2009)","noteIndex":0},"citationItems":[{"id":479,"uris":["http://zotero.org/users/local/u7wTCDCU/items/AQRNNC7M"],"uri":["http://zotero.org/users/local/u7wTCDCU/items/AQRNNC7M"],"itemData":{"id":479,"type":"article-journal","container-title":"Emotion","DOI":"10.1037/a0015669","ISSN":"1931-1516, 1528-3542","issue":"3","page":"419-429","source":"CrossRef","title":"Leveling up and down: The experiences of benign and malicious envy.","title-short":"Leveling up and down","volume":"9","author":[{"family":"Van de Ven","given":"Niels"},{"family":"Zeelenberg","given":"Marcel"},{"family":"Pieters","given":"Rik"}],"issued":{"date-parts":[["2009"]]}}}],"schema":"https://github.com/citation-style-language/schema/raw/master/csl-citation.json"} </w:instrText>
      </w:r>
      <w:r>
        <w:fldChar w:fldCharType="separate"/>
      </w:r>
      <w:r w:rsidRPr="000C2CC2">
        <w:t>(Van de Ven et al. 2009)</w:t>
      </w:r>
      <w:r>
        <w:fldChar w:fldCharType="end"/>
      </w:r>
      <w:r>
        <w:t xml:space="preserve">, attention toward the envied person at the expense of the envy object </w:t>
      </w:r>
      <w:r>
        <w:fldChar w:fldCharType="begin"/>
      </w:r>
      <w:r w:rsidR="003D4BD5">
        <w:instrText xml:space="preserve"> ADDIN ZOTERO_ITEM CSL_CITATION {"citationID":"SpssV99Q","properties":{"formattedCitation":"(Crusius and Lange 2014)","plainCitation":"(Crusius and Lange 2014)","noteIndex":0},"citationItems":[{"id":1948,"uris":["http://zotero.org/users/local/u7wTCDCU/items/WT5CH2FH"],"uri":["http://zotero.org/users/local/u7wTCDCU/items/WT5CH2FH"],"itemData":{"id":1948,"type":"article-journal","container-title":"Journal of Experimental Social Psychology","DOI":"10.1016/j.jesp.2014.05.007","ISSN":"00221031","language":"en","page":"1-11","source":"CrossRef","title":"What catches the envious eye? Attentional biases within malicious and benign envy","title-short":"What catches the envious eye?","volume":"55","author":[{"family":"Crusius","given":"Jan"},{"family":"Lange","given":"Jens"}],"issued":{"date-parts":[["2014",11]]}}}],"schema":"https://github.com/citation-style-language/schema/raw/master/csl-citation.json"} </w:instrText>
      </w:r>
      <w:r>
        <w:fldChar w:fldCharType="separate"/>
      </w:r>
      <w:r w:rsidR="003D4BD5" w:rsidRPr="003D4BD5">
        <w:t>(Crusius and Lange 2014)</w:t>
      </w:r>
      <w:r>
        <w:fldChar w:fldCharType="end"/>
      </w:r>
      <w:r>
        <w:t xml:space="preserve">, and actual harming behavior </w:t>
      </w:r>
      <w:r>
        <w:fldChar w:fldCharType="begin"/>
      </w:r>
      <w:r w:rsidR="00A91D6F">
        <w:instrText xml:space="preserve"> ADDIN ZOTERO_ITEM CSL_CITATION {"citationID":"n3qr3gbo","properties":{"formattedCitation":"(Lange and Crusius 2015a; Van de Ven et al. 2015; Lange, Weidman, et al. 2018; Yusainy et al. 2019)","plainCitation":"(Lange and Crusius 2015a; Van de Ven et al. 2015; Lange, Weidman, et al. 2018; Yusainy et al. 2019)","noteIndex":0},"citationItems":[{"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id":2376,"uris":["http://zotero.org/users/local/u7wTCDCU/items/547D4TF6"],"uri":["http://zotero.org/users/local/u7wTCDCU/items/547D4TF6"],"itemData":{"id":2376,"type":"article-journal","container-title":"Cognition and Emotion","DOI":"10.1080/02699931.2014.961903","ISSN":"0269-9931, 1464-0600","issue":"6","language":"en","page":"1007-1025","source":"CrossRef","title":"When envy leads to schadenfreude","volume":"29","author":[{"family":"Van de Ven","given":"Niels"},{"family":"Hoogland","given":"Charles E."},{"family":"Smith","given":"Richard H."},{"family":"Dijk","given":"Wilco W.","non-dropping-particle":"van"},{"family":"Breugelmans","given":"Seger M."},{"family":"Zeelenberg","given":"Marcel"}],"issued":{"date-parts":[["2015"]]}}},{"id":5821,"uris":["http://zotero.org/users/local/u7wTCDCU/items/PBPU6LNF"],"uri":["http://zotero.org/users/local/u7wTCDCU/items/PBPU6LNF"],"itemData":{"id":5821,"type":"article-journal","abstract":"Negotiations as a cooperative process naturally also contain competition, particularly towards negotiating partners who induce envy. Three components of envy i.e. (i) pain due to inferiority which either manifests in (ii) benign envy to improve the envier performance, or (iii) malicious envy that contains hostility and intention to hurt the envied, may motivate deceptive negotiation strategies. Regardless of the role of envy, individual differences in trait self-control and trait mindfulness may also predict deception. In this cloud-based online experiment, participants (N = 804 students) completed self-reported measures of trait self-control and mindfulness, read an envy scenario on their academics failure compared to the envied classmate, then randomly received the envy conditions (benign vs. malicious), filled in measure of state envy, read the negotiation scenario, and filled in measure of deception. We found that (i) at correlational level, deception was positively associated with all envy components but negatively associated with both individual differences, (ii) at prediction level, malicious and pain of envy predicted more deception, (iii) after taking into account the envy role, only trait self-control predicted lower level of deception. These findings may help improve ethical practices in negotiation context.","container-title":"ANIMA Indonesian Psychological Journal","DOI":"10.24123/aipj.v33i4.1794","ISSN":"2620-5963, 0215-0158","issue":"4","journalAbbreviation":"AIPJ","page":"203-212","source":"DOI.org (Crossref)","title":"Deception in negotiation: The predicting roles of envy and individual differences","title-short":"Deception in Negotiation","volume":"33","author":[{"family":"Yusainy","given":"Cleoputri"},{"family":"Hikmiah","given":"Ziadatul"},{"family":"Sofhieanty","given":"Cathy"},{"family":"Ibrahim","given":"Muhammad"}],"issued":{"date-parts":[["2019",3,21]]}}}],"schema":"https://github.com/citation-style-language/schema/raw/master/csl-citation.json"} </w:instrText>
      </w:r>
      <w:r>
        <w:fldChar w:fldCharType="separate"/>
      </w:r>
      <w:r w:rsidRPr="000C2CC2">
        <w:t>(Lange and Crusius 2015a; Van de Ven et al. 2015; Lange, Weidman, et al. 2018; Yusainy et al. 2019)</w:t>
      </w:r>
      <w:r>
        <w:fldChar w:fldCharType="end"/>
      </w:r>
      <w:r>
        <w:t xml:space="preserve">. Thus, </w:t>
      </w:r>
      <w:r>
        <w:lastRenderedPageBreak/>
        <w:t xml:space="preserve">malicious envy </w:t>
      </w:r>
      <w:r w:rsidR="004054E5">
        <w:t xml:space="preserve">primarily </w:t>
      </w:r>
      <w:r>
        <w:t xml:space="preserve">reduces the difference between the envier and the envied person by </w:t>
      </w:r>
      <w:r w:rsidRPr="00E24DD9">
        <w:rPr>
          <w:i/>
        </w:rPr>
        <w:t>leveling down</w:t>
      </w:r>
      <w:r w:rsidR="00615ACF">
        <w:t>, that is, by bringing the envied</w:t>
      </w:r>
      <w:r w:rsidR="008A1D00">
        <w:t xml:space="preserve"> person</w:t>
      </w:r>
      <w:r w:rsidR="00615ACF">
        <w:t xml:space="preserve"> to the envie</w:t>
      </w:r>
      <w:r w:rsidR="008A1D00">
        <w:t>r</w:t>
      </w:r>
      <w:r w:rsidR="00615ACF">
        <w:t>’s level</w:t>
      </w:r>
      <w:r>
        <w:t>.</w:t>
      </w:r>
    </w:p>
    <w:p w14:paraId="0F9FE6F9" w14:textId="2FFA483D" w:rsidR="00F93ABA" w:rsidRDefault="00890375" w:rsidP="00F93ABA">
      <w:r>
        <w:t>Even though</w:t>
      </w:r>
      <w:r w:rsidR="00F97CDD">
        <w:t xml:space="preserve"> benign and malicious envy </w:t>
      </w:r>
      <w:r w:rsidR="003907A2">
        <w:t xml:space="preserve">are </w:t>
      </w:r>
      <w:r w:rsidR="00F97CDD">
        <w:t xml:space="preserve">largely </w:t>
      </w:r>
      <w:r w:rsidR="003907A2">
        <w:t>constituted by</w:t>
      </w:r>
      <w:r w:rsidR="00F97CDD">
        <w:t xml:space="preserve"> </w:t>
      </w:r>
      <w:r w:rsidR="00F93ABA">
        <w:t xml:space="preserve">partly opposing components </w:t>
      </w:r>
      <w:r w:rsidR="00F97CDD">
        <w:t>and</w:t>
      </w:r>
      <w:r w:rsidR="00615ACF">
        <w:t xml:space="preserve"> their presence</w:t>
      </w:r>
      <w:r w:rsidR="00F93ABA">
        <w:t xml:space="preserve"> </w:t>
      </w:r>
      <w:r w:rsidR="00F97CDD">
        <w:t>predict</w:t>
      </w:r>
      <w:r w:rsidR="00615ACF">
        <w:t>s</w:t>
      </w:r>
      <w:r w:rsidR="00F97CDD">
        <w:t xml:space="preserve"> </w:t>
      </w:r>
      <w:r w:rsidR="00F93ABA">
        <w:t xml:space="preserve">different outcomes, </w:t>
      </w:r>
      <w:r w:rsidR="00F97CDD">
        <w:t xml:space="preserve">they </w:t>
      </w:r>
      <w:r w:rsidR="00F93ABA">
        <w:t xml:space="preserve">also share various characteristics. </w:t>
      </w:r>
      <w:r w:rsidR="00C46920">
        <w:t>S</w:t>
      </w:r>
      <w:r w:rsidR="00F93ABA">
        <w:t>tudies</w:t>
      </w:r>
      <w:r w:rsidR="00C46920">
        <w:t xml:space="preserve"> that manipulated</w:t>
      </w:r>
      <w:r w:rsidR="00F93ABA">
        <w:t xml:space="preserve"> benign and malicious envy </w:t>
      </w:r>
      <w:r w:rsidR="009E48C3">
        <w:t>supported</w:t>
      </w:r>
      <w:r w:rsidR="00615ACF">
        <w:t xml:space="preserve"> the hypothesis</w:t>
      </w:r>
      <w:r w:rsidR="009E48C3">
        <w:t xml:space="preserve"> that they have the same levels of</w:t>
      </w:r>
      <w:r w:rsidR="00F93ABA">
        <w:t xml:space="preserve"> accompanying negative affect </w:t>
      </w:r>
      <w:r w:rsidR="00F93ABA">
        <w:fldChar w:fldCharType="begin"/>
      </w:r>
      <w:r w:rsidR="003D4BD5">
        <w:instrText xml:space="preserve"> ADDIN ZOTERO_ITEM CSL_CITATION {"citationID":"3SKhgEMF","properties":{"formattedCitation":"(Crusius and Lange 2014; Lange and Crusius 2015b; Lange and Crusius 2015a; Lange, Weidman, et al. 2018)","plainCitation":"(Crusius and Lange 2014; Lange and Crusius 2015b; Lange and Crusius 2015a; Lange, Weidman, et al. 2018)","noteIndex":0},"citationItems":[{"id":1948,"uris":["http://zotero.org/users/local/u7wTCDCU/items/WT5CH2FH"],"uri":["http://zotero.org/users/local/u7wTCDCU/items/WT5CH2FH"],"itemData":{"id":1948,"type":"article-journal","container-title":"Journal of Experimental Social Psychology","DOI":"10.1016/j.jesp.2014.05.007","ISSN":"00221031","language":"en","page":"1-11","source":"CrossRef","title":"What catches the envious eye? Attentional biases within malicious and benign envy","title-short":"What catches the envious eye?","volume":"55","author":[{"family":"Crusius","given":"Jan"},{"family":"Lange","given":"Jens"}],"issued":{"date-parts":[["2014",11]]}}},{"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rsidR="00F93ABA">
        <w:fldChar w:fldCharType="separate"/>
      </w:r>
      <w:r w:rsidR="003D4BD5" w:rsidRPr="003D4BD5">
        <w:t>(Crusius and Lange 2014; Lange and Crusius 2015b; Lange and Crusius 2015a; Lange, Weidman, et al. 2018)</w:t>
      </w:r>
      <w:r w:rsidR="00F93ABA">
        <w:fldChar w:fldCharType="end"/>
      </w:r>
      <w:r w:rsidR="00F93ABA">
        <w:t xml:space="preserve">. Moreover, a dispositional inclination to engage in social comparisons predicted higher dispositional benign and malicious envy </w:t>
      </w:r>
      <w:r w:rsidR="00F93ABA">
        <w:fldChar w:fldCharType="begin"/>
      </w:r>
      <w:r w:rsidR="002E5A4B">
        <w:instrText xml:space="preserve"> ADDIN ZOTERO_ITEM CSL_CITATION {"citationID":"jvsQDBok","properties":{"formattedCitation":"(Lange and Crusius 2015b; Lange et al. 2016)","plainCitation":"(Lange and Crusius 2015b; Lange et al. 2016)","noteIndex":0},"citationItems":[{"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schema":"https://github.com/citation-style-language/schema/raw/master/csl-citation.json"} </w:instrText>
      </w:r>
      <w:r w:rsidR="00F93ABA">
        <w:fldChar w:fldCharType="separate"/>
      </w:r>
      <w:r w:rsidR="00F93ABA" w:rsidRPr="000C2CC2">
        <w:t>(Lange and Crusius 2015b; Lange et al. 2016)</w:t>
      </w:r>
      <w:r w:rsidR="00F93ABA">
        <w:fldChar w:fldCharType="end"/>
      </w:r>
      <w:r w:rsidR="00F93ABA">
        <w:t xml:space="preserve">. These characteristics distinguish benign and malicious envy from similar emotions such as admiration and resentment. Admiration </w:t>
      </w:r>
      <w:r w:rsidR="00CF60E9">
        <w:t xml:space="preserve">is characterized </w:t>
      </w:r>
      <w:r w:rsidR="00F93ABA">
        <w:t xml:space="preserve">only </w:t>
      </w:r>
      <w:r w:rsidR="00CF60E9">
        <w:t xml:space="preserve">by </w:t>
      </w:r>
      <w:r w:rsidR="00F93ABA">
        <w:t xml:space="preserve">positive affect and both admiration and resentment rely less on comparative processes </w:t>
      </w:r>
      <w:r w:rsidR="00F93ABA">
        <w:fldChar w:fldCharType="begin"/>
      </w:r>
      <w:r w:rsidR="003D4BD5">
        <w:instrText xml:space="preserve"> ADDIN ZOTERO_ITEM CSL_CITATION {"citationID":"06kwcOsI","properties":{"formattedCitation":"(Van de Ven et al. 2009; Crusius and Lange 2014; Protasi 2019)","plainCitation":"(Van de Ven et al. 2009; Crusius and Lange 2014; Protasi 2019)","noteIndex":0},"citationItems":[{"id":1948,"uris":["http://zotero.org/users/local/u7wTCDCU/items/WT5CH2FH"],"uri":["http://zotero.org/users/local/u7wTCDCU/items/WT5CH2FH"],"itemData":{"id":1948,"type":"article-journal","container-title":"Journal of Experimental Social Psychology","DOI":"10.1016/j.jesp.2014.05.007","ISSN":"00221031","language":"en","page":"1-11","source":"CrossRef","title":"What catches the envious eye? Attentional biases within malicious and benign envy","title-short":"What catches the envious eye?","volume":"55","author":[{"family":"Crusius","given":"Jan"},{"family":"Lange","given":"Jens"}],"issued":{"date-parts":[["2014",11]]}}},{"id":6508,"uris":["http://zotero.org/users/local/u7wTCDCU/items/TT5EIW9S"],"uri":["http://zotero.org/users/local/u7wTCDCU/items/TT5EIW9S"],"itemData":{"id":6508,"type":"chapter","container-title":"The moral psychology of admiration","event-place":"London","page":"45-60","publisher":"Rowman &amp; Littlefield","publisher-place":"London","title":"Happy self-surrender and unhappy self-assertion: A comparison between admiration and emulative envy","author":[{"family":"Protasi","given":"Sara"}],"editor":[{"family":"Archer","given":"Alfred"},{"family":"Grahle","given":"A."}],"issued":{"date-parts":[["2019"]]}}},{"id":479,"uris":["http://zotero.org/users/local/u7wTCDCU/items/AQRNNC7M"],"uri":["http://zotero.org/users/local/u7wTCDCU/items/AQRNNC7M"],"itemData":{"id":479,"type":"article-journal","container-title":"Emotion","DOI":"10.1037/a0015669","ISSN":"1931-1516, 1528-3542","issue":"3","page":"419-429","source":"CrossRef","title":"Leveling up and down: The experiences of benign and malicious envy.","title-short":"Leveling up and down","volume":"9","author":[{"family":"Van de Ven","given":"Niels"},{"family":"Zeelenberg","given":"Marcel"},{"family":"Pieters","given":"Rik"}],"issued":{"date-parts":[["2009"]]}}}],"schema":"https://github.com/citation-style-language/schema/raw/master/csl-citation.json"} </w:instrText>
      </w:r>
      <w:r w:rsidR="00F93ABA">
        <w:fldChar w:fldCharType="separate"/>
      </w:r>
      <w:r w:rsidR="003D4BD5" w:rsidRPr="003D4BD5">
        <w:t>(Van de Ven et al. 2009; Crusius and Lange 2014; Protasi 2019)</w:t>
      </w:r>
      <w:r w:rsidR="00F93ABA">
        <w:fldChar w:fldCharType="end"/>
      </w:r>
      <w:r w:rsidR="00F93ABA">
        <w:t xml:space="preserve">. Furthermore, if benign and malicious envy have partly opposing and partly shared characteristics, this may explain why they are largely uncorrelated at both the state </w:t>
      </w:r>
      <w:r w:rsidR="00F93ABA">
        <w:fldChar w:fldCharType="begin"/>
      </w:r>
      <w:r w:rsidR="00F93ABA">
        <w:instrText xml:space="preserve"> ADDIN ZOTERO_ITEM CSL_CITATION {"citationID":"1ZEKvpCz","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rsidR="00F93ABA">
        <w:fldChar w:fldCharType="separate"/>
      </w:r>
      <w:r w:rsidR="00F93ABA" w:rsidRPr="000C2CC2">
        <w:t>(Lange, Weidman, et al. 2018)</w:t>
      </w:r>
      <w:r w:rsidR="00F93ABA">
        <w:fldChar w:fldCharType="end"/>
      </w:r>
      <w:r w:rsidR="00F93ABA">
        <w:t xml:space="preserve"> and trait level </w:t>
      </w:r>
      <w:r w:rsidR="00F93ABA">
        <w:fldChar w:fldCharType="begin"/>
      </w:r>
      <w:r w:rsidR="00F93ABA">
        <w:instrText xml:space="preserve"> ADDIN ZOTERO_ITEM CSL_CITATION {"citationID":"mvOj1YkU","properties":{"formattedCitation":"(Lange and Crusius 2015b)","plainCitation":"(Lange and Crusius 2015b)","noteIndex":0},"citationItems":[{"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schema":"https://github.com/citation-style-language/schema/raw/master/csl-citation.json"} </w:instrText>
      </w:r>
      <w:r w:rsidR="00F93ABA">
        <w:fldChar w:fldCharType="separate"/>
      </w:r>
      <w:r w:rsidR="00F93ABA" w:rsidRPr="000C2CC2">
        <w:t>(Lange and Crusius 2015b)</w:t>
      </w:r>
      <w:r w:rsidR="00F93ABA">
        <w:fldChar w:fldCharType="end"/>
      </w:r>
      <w:r w:rsidR="00F93ABA">
        <w:t>.</w:t>
      </w:r>
    </w:p>
    <w:p w14:paraId="046C953C" w14:textId="1E8EDC1C" w:rsidR="00F93ABA" w:rsidRDefault="00F93ABA" w:rsidP="00F93ABA">
      <w:r>
        <w:t xml:space="preserve">Importantly, this multi-componential perspective on envy was corroborated in </w:t>
      </w:r>
      <w:r w:rsidR="00DE58B8">
        <w:t xml:space="preserve">a </w:t>
      </w:r>
      <w:r>
        <w:t xml:space="preserve">methodologically diverse set of studies. Some studies relied on languages that have different words for benign and malicious envy, such as Dutch, German, or Urdu </w:t>
      </w:r>
      <w:r>
        <w:fldChar w:fldCharType="begin"/>
      </w:r>
      <w:r w:rsidR="003D4BD5">
        <w:instrText xml:space="preserve"> ADDIN ZOTERO_ITEM CSL_CITATION {"citationID":"ziiJMSxn","properties":{"formattedCitation":"(Van de Ven et al. 2009; Crusius and Lange 2014; Khan et al. 2017)","plainCitation":"(Van de Ven et al. 2009; Crusius and Lange 2014; Khan et al. 2017)","noteIndex":0},"citationItems":[{"id":1948,"uris":["http://zotero.org/users/local/u7wTCDCU/items/WT5CH2FH"],"uri":["http://zotero.org/users/local/u7wTCDCU/items/WT5CH2FH"],"itemData":{"id":1948,"type":"article-journal","container-title":"Journal of Experimental Social Psychology","DOI":"10.1016/j.jesp.2014.05.007","ISSN":"00221031","language":"en","page":"1-11","source":"CrossRef","title":"What catches the envious eye? Attentional biases within malicious and benign envy","title-short":"What catches the envious eye?","volume":"55","author":[{"family":"Crusius","given":"Jan"},{"family":"Lange","given":"Jens"}],"issued":{"date-parts":[["2014",11]]}}},{"id":3402,"uris":["http://zotero.org/users/local/u7wTCDCU/items/CCJYN787"],"uri":["http://zotero.org/users/local/u7wTCDCU/items/CCJYN787"],"itemData":{"id":3402,"type":"article-journal","container-title":"Personnel Review","DOI":"10.1108/PR-12-2014-0279","ISSN":"0048-3486","issue":"3","language":"en","page":"490-511","source":"CrossRef","title":"The two faces of envy: perceived opportunity to perform as a moderator of envy manifestation","title-short":"The two faces of envy","volume":"46","author":[{"family":"Khan","given":"Abdul Karim"},{"family":"Bell","given":"Chris M."},{"family":"Quratulain","given":"Samina"}],"issued":{"date-parts":[["2017",4,3]]}}},{"id":479,"uris":["http://zotero.org/users/local/u7wTCDCU/items/AQRNNC7M"],"uri":["http://zotero.org/users/local/u7wTCDCU/items/AQRNNC7M"],"itemData":{"id":479,"type":"article-journal","container-title":"Emotion","DOI":"10.1037/a0015669","ISSN":"1931-1516, 1528-3542","issue":"3","page":"419-429","source":"CrossRef","title":"Leveling up and down: The experiences of benign and malicious envy.","title-short":"Leveling up and down","volume":"9","author":[{"family":"Van de Ven","given":"Niels"},{"family":"Zeelenberg","given":"Marcel"},{"family":"Pieters","given":"Rik"}],"issued":{"date-parts":[["2009"]]}}}],"schema":"https://github.com/citation-style-language/schema/raw/master/csl-citation.json"} </w:instrText>
      </w:r>
      <w:r>
        <w:fldChar w:fldCharType="separate"/>
      </w:r>
      <w:r w:rsidR="003D4BD5" w:rsidRPr="003D4BD5">
        <w:t>(Van de Ven et al. 2009; Crusius and Lange 2014; Khan et al. 2017)</w:t>
      </w:r>
      <w:r>
        <w:fldChar w:fldCharType="end"/>
      </w:r>
      <w:r>
        <w:t xml:space="preserve">. They showed different response profiles on various defining components of benign and malicious envy, when participants recalled corresponding emotional situations. But also in languages with only one word for envy, such as English or Spanish, responses to various items assessing a diverse set of envy components supported </w:t>
      </w:r>
      <w:r w:rsidR="009B2883">
        <w:t xml:space="preserve">the conclusion </w:t>
      </w:r>
      <w:r>
        <w:t>that participants</w:t>
      </w:r>
      <w:r w:rsidR="00C77C10">
        <w:t>’</w:t>
      </w:r>
      <w:r>
        <w:t xml:space="preserve"> envy stories include qualitatively different kinds, mapping onto benign and malicious envy </w:t>
      </w:r>
      <w:r>
        <w:fldChar w:fldCharType="begin"/>
      </w:r>
      <w:r>
        <w:instrText xml:space="preserve"> ADDIN ZOTERO_ITEM CSL_CITATION {"citationID":"m1XouQ35","properties":{"formattedCitation":"(Van de Ven et al. 2009; Falcon 2015)","plainCitation":"(Van de Ven et al. 2009; Falcon 2015)","noteIndex":0},"citationItems":[{"id":2486,"uris":["http://zotero.org/users/local/u7wTCDCU/items/E42S6GVK"],"uri":["http://zotero.org/users/local/u7wTCDCU/items/E42S6GVK"],"itemData":{"id":2486,"type":"article-journal","container-title":"Emotion","DOI":"10.1037/emo0000102","ISSN":"1931-1516, 1528-3542","issue":"6","language":"en","page":"694-698","source":"CrossRef","title":"Is envy categorical or dimensional? An empirical investigation using taxometric analysis.","title-short":"Is Envy Categorical or Dimensional?","volume":"15","author":[{"family":"Falcon","given":"Rachael G."}],"issued":{"date-parts":[["2015"]]}}},{"id":479,"uris":["http://zotero.org/users/local/u7wTCDCU/items/AQRNNC7M"],"uri":["http://zotero.org/users/local/u7wTCDCU/items/AQRNNC7M"],"itemData":{"id":479,"type":"article-journal","container-title":"Emotion","DOI":"10.1037/a0015669","ISSN":"1931-1516, 1528-3542","issue":"3","page":"419-429","source":"CrossRef","title":"Leveling up and down: The experiences of benign and malicious envy.","title-short":"Leveling up and down","volume":"9","author":[{"family":"Van de Ven","given":"Niels"},{"family":"Zeelenberg","given":"Marcel"},{"family":"Pieters","given":"Rik"}],"issued":{"date-parts":[["2009"]]}}}],"schema":"https://github.com/citation-style-language/schema/raw/master/csl-citation.json"} </w:instrText>
      </w:r>
      <w:r>
        <w:fldChar w:fldCharType="separate"/>
      </w:r>
      <w:r w:rsidRPr="000C2CC2">
        <w:t>(Van de Ven et al. 2009; Falcon 2015)</w:t>
      </w:r>
      <w:r>
        <w:fldChar w:fldCharType="end"/>
      </w:r>
      <w:r>
        <w:t xml:space="preserve">. Other studies analyzed responses to researcher-generated sets of items measuring dispositional or </w:t>
      </w:r>
      <w:r>
        <w:lastRenderedPageBreak/>
        <w:t xml:space="preserve">episodic envy and found that two factors explain the data best </w:t>
      </w:r>
      <w:r>
        <w:fldChar w:fldCharType="begin"/>
      </w:r>
      <w:r>
        <w:instrText xml:space="preserve"> ADDIN ZOTERO_ITEM CSL_CITATION {"citationID":"qncVB71u","properties":{"formattedCitation":"(Cohen-Charash 2009; Lange and Crusius 2015b; Sterling et al. 2017; Kwiatkowska et al. 2018)","plainCitation":"(Cohen-Charash 2009; Lange and Crusius 2015b; Sterling et al. 2017; Kwiatkowska et al. 2018)","noteIndex":0},"citationItems":[{"id":455,"uris":["http://zotero.org/users/local/u7wTCDCU/items/495BDLVZ"],"uri":["http://zotero.org/users/local/u7wTCDCU/items/495BDLVZ"],"itemData":{"id":455,"type":"article-journal","container-title":"Journal of Applied Social Psychology","DOI":"10.1111/j.1559-1816.2009.00519.x","issue":"9","page":"2128-2173","title":"Episodic envy","volume":"39","author":[{"family":"Cohen-Charash","given":"Yochi"}],"issued":{"date-parts":[["2009"]]}}},{"id":6363,"uris":["http://zotero.org/users/local/u7wTCDCU/items/SWVBL8SY"],"uri":["http://zotero.org/users/local/u7wTCDCU/items/SWVBL8SY"],"itemData":{"id":6363,"type":"report","abstract":"The Benign and Malicious Envy Scale (BeMaS) is a promising self-report measure forming a counterpoint to the unidimensional approach in dispositional envy assessment. The goals of the present study were to examine the BeMaS’ reliability, structure, and measurement equivalence across four independent groups from the United States, Germany, Russia, and Poland. Confirmatory factor analyses demonstrated that the structure of the BeMaS is two-dimensional and its measurement is reliable. Moreover, multigroup confirmatory factor analysis, supplemented by alignment optimisation, revealed that the scale is invariant by country across all factors regardless of whether a linguistic distinction between the two envy types in the respective language exists. The results speak to the current debate about whether envy should be conceptualised as unitary or as an emotion that occurs in two distinct forms, supporting the latter view. Additionally, country-level differences in envy point to cultural differences which merit further research.","genre":"preprint","note":"DOI: 10.31234/osf.io/7wutz","publisher":"PsyArXiv","source":"DOI.org (Crossref)","title":"Psychometric properties of the Benign and Malicious Envy Scale: Assessment of structure, reliability, and measurement invariance across the United States, Germany, Russia, and Poland","title-short":"Psychometric properties of the Benign and Malicious Envy Scale","URL":"https://osf.io/7wutz","author":[{"family":"Kwiatkowska","given":"Maria Magdalena"},{"family":"Rogoza","given":"Radosław"},{"family":"Volkodav","given":"Tatiana"}],"accessed":{"date-parts":[["2020",3,3]]},"issued":{"date-parts":[["2018",10,9]]}}},{"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id":6362,"uris":["http://zotero.org/users/local/u7wTCDCU/items/UD2WUN2M"],"uri":["http://zotero.org/users/local/u7wTCDCU/items/UD2WUN2M"],"itemData":{"id":6362,"type":"chapter","container-title":"Envy at work and in organizations","event-place":"New York","page":"57-84","publisher":"Oxford University Press","publisher-place":"New York","title":"The two faces of envy: Studying benign and malicious envy in the workplace","author":[{"family":"Sterling","given":"C. M."},{"family":"Van de Ven","given":"N."},{"family":"Smith","given":"R. H."}],"editor":[{"family":"Smith","given":"R. H."},{"family":"Merlone","given":"U."},{"family":"Duffy","given":"Michelle"}],"issued":{"date-parts":[["2017"]]}}}],"schema":"https://github.com/citation-style-language/schema/raw/master/csl-citation.json"} </w:instrText>
      </w:r>
      <w:r>
        <w:fldChar w:fldCharType="separate"/>
      </w:r>
      <w:r w:rsidRPr="000C2CC2">
        <w:t>(Cohen-Charash 2009; Lange and Crusius 2015b; Sterling et al. 2017; Kwiatkowska et al. 2018)</w:t>
      </w:r>
      <w:r>
        <w:fldChar w:fldCharType="end"/>
      </w:r>
      <w:r>
        <w:t>. These factors were consistent with conceptualizations of benign and malicious envy. Finally, even when items were not generated by the researchers themselves</w:t>
      </w:r>
      <w:r w:rsidR="00CD2258">
        <w:t>,</w:t>
      </w:r>
      <w:r>
        <w:t xml:space="preserve"> but by naïve participants or experts on envy with various backgrounds, analyses of the structure of these items led to multi-componential solutions, including benign and malicious envy, alongside painful feelings</w:t>
      </w:r>
      <w:r w:rsidR="003721F6">
        <w:t xml:space="preserve"> as organizing factors</w:t>
      </w:r>
      <w:r>
        <w:t xml:space="preserve"> </w:t>
      </w:r>
      <w:r>
        <w:fldChar w:fldCharType="begin"/>
      </w:r>
      <w:r>
        <w:instrText xml:space="preserve"> ADDIN ZOTERO_ITEM CSL_CITATION {"citationID":"XmW8fo7W","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fldChar w:fldCharType="separate"/>
      </w:r>
      <w:r w:rsidRPr="000C2CC2">
        <w:t>(Lange, Weidman, et al. 2018)</w:t>
      </w:r>
      <w:r>
        <w:fldChar w:fldCharType="end"/>
      </w:r>
      <w:r>
        <w:t>.</w:t>
      </w:r>
    </w:p>
    <w:p w14:paraId="29F3C044" w14:textId="513DC7E9" w:rsidR="00441C90" w:rsidRDefault="00F93ABA" w:rsidP="00F93ABA">
      <w:r>
        <w:t xml:space="preserve">Whether envy manifests in shades of its benign or malicious form depends on additional variables. Many emotion theories argue that the unfolding of emotion episodes depends on appraisals of the situation </w:t>
      </w:r>
      <w:r>
        <w:fldChar w:fldCharType="begin"/>
      </w:r>
      <w:r>
        <w:instrText xml:space="preserve"> ADDIN ZOTERO_ITEM CSL_CITATION {"citationID":"d9uMGWlT","properties":{"formattedCitation":"(Ellsworth and Scherer 2003; Clore and Ortony 2013)","plainCitation":"(Ellsworth and Scherer 2003; Clore and Ortony 2013)","noteIndex":0},"citationItems":[{"id":3676,"uris":["http://zotero.org/users/local/u7wTCDCU/items/PRLDKNGF"],"uri":["http://zotero.org/users/local/u7wTCDCU/items/PRLDKNGF"],"itemData":{"id":3676,"type":"article-journal","container-title":"Emotion Review","DOI":"10.1177/1754073913489751","ISSN":"1754-0739, 1754-0747","issue":"4","language":"en","page":"335-343","source":"CrossRef","title":"Psychological construction in the OCC model of emotion","volume":"5","author":[{"family":"Clore","given":"Gerald L."},{"family":"Ortony","given":"Andrew"}],"issued":{"date-parts":[["2013",10]]}}},{"id":1434,"uris":["http://zotero.org/users/local/u7wTCDCU/items/7EQQVPRL"],"uri":["http://zotero.org/users/local/u7wTCDCU/items/7EQQVPRL"],"itemData":{"id":1434,"type":"chapter","abstract":"(from the chapter) Usually, people's emotions arise from their perceptions of their circumstances—immediate, imagined, or remembered. This idea has been implicit in many philosophical treatments of emotions (e.g., in Aristotle, Spinoza, and even Descartes and James; see Ellsworth 1994a; Gardiner, Clark-Metcalf, &amp; Beebe-Centa, 1980; Scherer, 2000) and explicit in some (e.g., Hume and Hobbes), and it is the central emphasis of current appraisal theories of emotion. Thinking and feeling are inextricably interrelated most of the time: Certain ways of interpreting one's environment are inherently emotional, few thoughts are entirely free of feelings, and emotions influence thinking. Reason and passion are not independent domains, or are rarely so. Of course there are exceptions: Brain stimulation, hormones, and drugs can produce emotions without external environmental circumstances, just as they can produce sensations, cognitions, and ideas without external environmental circumstances (Penfield, 1975). The fact that exceptions exist does not mean that there is no rule. The general rule suggested by appraisal theorists is that emotions consist of patterns of perception, or rather interpretation, and their correlates in the central and peripheral nervous systems (see Ellsworth, 1994c; Roseman &amp; Smith, 2001; Scherer, 2001a, 2001b). (PsycINFO Database Record (c) 2012 APA, all rights reserved) (chapter)","container-title":"Handbook of affective sciences.","event-place":"New York, NY US","ISBN":"978-0-19-537700-2","page":"572-595","publisher":"Oxford University Press","publisher-place":"New York, NY US","source":"EBSCOhost","title":"Appraisal processes in emotion","author":[{"family":"Ellsworth","given":"Phoebe C."},{"family":"Scherer","given":"Klaus R."}],"editor":[{"family":"Davidson","given":"Richard J."},{"family":"Scherer","given":"Klaus R."},{"family":"Goldsmith","given":"H. Hill"}],"issued":{"date-parts":[["2003"]]}}}],"schema":"https://github.com/citation-style-language/schema/raw/master/csl-citation.json"} </w:instrText>
      </w:r>
      <w:r>
        <w:fldChar w:fldCharType="separate"/>
      </w:r>
      <w:r w:rsidRPr="000C2CC2">
        <w:t>(Ellsworth and Scherer 2003; Clore and Ortony 2013)</w:t>
      </w:r>
      <w:r>
        <w:fldChar w:fldCharType="end"/>
      </w:r>
      <w:r>
        <w:t xml:space="preserve">. For envy, research emphasizes the role of perceptions of </w:t>
      </w:r>
      <w:r w:rsidRPr="0087228A">
        <w:rPr>
          <w:i/>
        </w:rPr>
        <w:t>personal control</w:t>
      </w:r>
      <w:r w:rsidR="004A3927">
        <w:t xml:space="preserve">, that is, subjective </w:t>
      </w:r>
      <w:r w:rsidR="004D2BB9">
        <w:t>beliefs</w:t>
      </w:r>
      <w:r w:rsidR="004A3927">
        <w:t xml:space="preserve"> </w:t>
      </w:r>
      <w:r w:rsidR="004D2BB9">
        <w:t xml:space="preserve">about </w:t>
      </w:r>
      <w:r w:rsidR="004A3927">
        <w:t>whether the</w:t>
      </w:r>
      <w:r w:rsidR="00BF7F88">
        <w:t xml:space="preserve"> person can actively change certain aspects of the situation</w:t>
      </w:r>
      <w:r>
        <w:t xml:space="preserve">. Theorizing and evidence suggest that when enviers perceive control to obtain the object themselves, envy is more likely to manifest in its benign form </w:t>
      </w:r>
      <w:r>
        <w:fldChar w:fldCharType="begin"/>
      </w:r>
      <w:r w:rsidR="002E5A4B">
        <w:instrText xml:space="preserve"> ADDIN ZOTERO_ITEM CSL_CITATION {"citationID":"gTUzNYqQ","properties":{"formattedCitation":"(Van de Ven et al. 2012; Lange et al. 2016; Protasi 2016)","plainCitation":"(Van de Ven et al. 2012; Lange et al. 2016; Protasi 2016)","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id":4589,"uris":["http://zotero.org/users/local/u7wTCDCU/items/UXXGYJ4P"],"uri":["http://zotero.org/users/local/u7wTCDCU/items/UXXGYJ4P"],"itemData":{"id":4589,"type":"article-journal","container-title":"Philosophical Psychology","DOI":"10.1080/09515089.2015.1115475","ISSN":"0951-5089, 1465-394X","issue":"4","language":"en","page":"535-549","source":"Crossref","title":"Varieties of envy","volume":"29","author":[{"family":"Protasi","given":"Sara"}],"issued":{"date-parts":[["2016",5,18]]}}},{"id":2791,"uris":["http://zotero.org/users/local/u7wTCDCU/items/AYR8UUKI"],"uri":["http://zotero.org/users/local/u7wTCDCU/items/AYR8UUKI"],"itemData":{"id":2791,"type":"article-journal","container-title":"Motivation and Emotion","DOI":"10.1007/s11031-011-9235-8","ISSN":"0146-7239, 1573-6644","issue":"2","language":"en","page":"195-204","source":"CrossRef","title":"Appraisal patterns of envy and related emotions","volume":"36","author":[{"family":"Van de Ven","given":"Niels"},{"family":"Zeelenberg","given":"Marcel"},{"family":"Pieters","given":"Rik"}],"issued":{"date-parts":[["2012",6]]}}}],"schema":"https://github.com/citation-style-language/schema/raw/master/csl-citation.json"} </w:instrText>
      </w:r>
      <w:r>
        <w:fldChar w:fldCharType="separate"/>
      </w:r>
      <w:r w:rsidRPr="000C2CC2">
        <w:t>(Van de Ven et al. 2012; Lange et al. 2016; Protasi 2016)</w:t>
      </w:r>
      <w:r>
        <w:fldChar w:fldCharType="end"/>
      </w:r>
      <w:r>
        <w:t xml:space="preserve">. But also malicious envy may need certain perceptions of control, especially perceptions of control to take the object away from the envied person </w:t>
      </w:r>
      <w:r>
        <w:fldChar w:fldCharType="begin"/>
      </w:r>
      <w:r>
        <w:instrText xml:space="preserve"> ADDIN ZOTERO_ITEM CSL_CITATION {"citationID":"Ld5k4N0t","properties":{"formattedCitation":"(Protasi 2016)","plainCitation":"(Protasi 2016)","noteIndex":0},"citationItems":[{"id":4589,"uris":["http://zotero.org/users/local/u7wTCDCU/items/UXXGYJ4P"],"uri":["http://zotero.org/users/local/u7wTCDCU/items/UXXGYJ4P"],"itemData":{"id":4589,"type":"article-journal","container-title":"Philosophical Psychology","DOI":"10.1080/09515089.2015.1115475","ISSN":"0951-5089, 1465-394X","issue":"4","language":"en","page":"535-549","source":"Crossref","title":"Varieties of envy","volume":"29","author":[{"family":"Protasi","given":"Sara"}],"issued":{"date-parts":[["2016",5,18]]}}}],"schema":"https://github.com/citation-style-language/schema/raw/master/csl-citation.json"} </w:instrText>
      </w:r>
      <w:r>
        <w:fldChar w:fldCharType="separate"/>
      </w:r>
      <w:r w:rsidRPr="000C2CC2">
        <w:t>(Protasi 2016)</w:t>
      </w:r>
      <w:r>
        <w:fldChar w:fldCharType="end"/>
      </w:r>
      <w:r>
        <w:t xml:space="preserve">. </w:t>
      </w:r>
      <w:r w:rsidR="003D68F4">
        <w:t>Y</w:t>
      </w:r>
      <w:r>
        <w:t>et</w:t>
      </w:r>
      <w:r w:rsidR="00FB5DB7">
        <w:t>,</w:t>
      </w:r>
      <w:r>
        <w:t xml:space="preserve"> the correlation </w:t>
      </w:r>
      <w:r w:rsidR="00FB5DB7">
        <w:t xml:space="preserve">with perceptions of control </w:t>
      </w:r>
      <w:r>
        <w:t xml:space="preserve">is stronger for benign envy </w:t>
      </w:r>
      <w:r>
        <w:fldChar w:fldCharType="begin"/>
      </w:r>
      <w:r w:rsidR="002E5A4B">
        <w:instrText xml:space="preserve"> ADDIN ZOTERO_ITEM CSL_CITATION {"citationID":"LRJ2LLuf","properties":{"formattedCitation":"(Lange et al. 2016)","plainCitation":"(Lange et al. 2016)","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schema":"https://github.com/citation-style-language/schema/raw/master/csl-citation.json"} </w:instrText>
      </w:r>
      <w:r>
        <w:fldChar w:fldCharType="separate"/>
      </w:r>
      <w:r w:rsidRPr="000C2CC2">
        <w:t>(Lange et al. 2016)</w:t>
      </w:r>
      <w:r>
        <w:fldChar w:fldCharType="end"/>
      </w:r>
      <w:r>
        <w:t>. Perceived lack of control</w:t>
      </w:r>
      <w:r w:rsidR="00441C90">
        <w:t xml:space="preserve"> within benign envy itself </w:t>
      </w:r>
      <w:r>
        <w:t xml:space="preserve">may </w:t>
      </w:r>
      <w:r w:rsidR="00441C90">
        <w:t xml:space="preserve">also </w:t>
      </w:r>
      <w:r>
        <w:t>lead to different manifestations of envy</w:t>
      </w:r>
      <w:r w:rsidR="00441C90">
        <w:t>, insofar as self-improvement may be conceived as attainable or unattainable</w:t>
      </w:r>
      <w:r>
        <w:t xml:space="preserve"> </w:t>
      </w:r>
      <w:r>
        <w:fldChar w:fldCharType="begin"/>
      </w:r>
      <w:r>
        <w:instrText xml:space="preserve"> ADDIN ZOTERO_ITEM CSL_CITATION {"citationID":"IKXk4HYe","properties":{"formattedCitation":"(Protasi 2016)","plainCitation":"(Protasi 2016)","noteIndex":0},"citationItems":[{"id":4589,"uris":["http://zotero.org/users/local/u7wTCDCU/items/UXXGYJ4P"],"uri":["http://zotero.org/users/local/u7wTCDCU/items/UXXGYJ4P"],"itemData":{"id":4589,"type":"article-journal","container-title":"Philosophical Psychology","DOI":"10.1080/09515089.2015.1115475","ISSN":"0951-5089, 1465-394X","issue":"4","language":"en","page":"535-549","source":"Crossref","title":"Varieties of envy","volume":"29","author":[{"family":"Protasi","given":"Sara"}],"issued":{"date-parts":[["2016",5,18]]}}}],"schema":"https://github.com/citation-style-language/schema/raw/master/csl-citation.json"} </w:instrText>
      </w:r>
      <w:r>
        <w:fldChar w:fldCharType="separate"/>
      </w:r>
      <w:r w:rsidRPr="000C2CC2">
        <w:t>(Protasi 2016)</w:t>
      </w:r>
      <w:r>
        <w:fldChar w:fldCharType="end"/>
      </w:r>
      <w:r>
        <w:t>.</w:t>
      </w:r>
    </w:p>
    <w:p w14:paraId="54A5C9CE" w14:textId="40C7AB18" w:rsidR="00F93ABA" w:rsidRDefault="00F93ABA" w:rsidP="00F93ABA">
      <w:r>
        <w:t xml:space="preserve">Next to control, research emphasizes the role of perceptions of </w:t>
      </w:r>
      <w:r w:rsidRPr="008A4783">
        <w:rPr>
          <w:i/>
        </w:rPr>
        <w:t>deservingness</w:t>
      </w:r>
      <w:r>
        <w:t xml:space="preserve"> of the envied person’s advantage. Theorizing and evidence suggest that when enviers appraise the envied person’s advantage as undeserved, envy is more likely to manifest in its malicious form </w:t>
      </w:r>
      <w:r>
        <w:fldChar w:fldCharType="begin"/>
      </w:r>
      <w:r w:rsidR="002E5A4B">
        <w:instrText xml:space="preserve"> ADDIN ZOTERO_ITEM CSL_CITATION {"citationID":"5GXCw05D","properties":{"formattedCitation":"(Van de Ven et al. 2012; Lange and Crusius 2015a; Lange et al. 2016)","plainCitation":"(Van de Ven et al. 2012; Lange and Crusius 2015a; Lange et al. 2016)","noteIndex":0},"citationItems":[{"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id":2791,"uris":["http://zotero.org/users/local/u7wTCDCU/items/AYR8UUKI"],"uri":["http://zotero.org/users/local/u7wTCDCU/items/AYR8UUKI"],"itemData":{"id":2791,"type":"article-journal","container-title":"Motivation and Emotion","DOI":"10.1007/s11031-011-9235-8","ISSN":"0146-7239, 1573-6644","issue":"2","language":"en","page":"195-204","source":"CrossRef","title":"Appraisal patterns of envy and related emotions","volume":"36","author":[{"family":"Van de Ven","given":"Niels"},{"family":"Zeelenberg","given":"Marcel"},{"family":"Pieters","given":"Rik"}],"issued":{"date-parts":[["2012",6]]}}}],"schema":"https://github.com/citation-style-language/schema/raw/master/csl-citation.json"} </w:instrText>
      </w:r>
      <w:r>
        <w:fldChar w:fldCharType="separate"/>
      </w:r>
      <w:r w:rsidRPr="000C2CC2">
        <w:t>(Van de Ven et al. 2012; Lange and Crusius 2015a; Lange et al. 2016)</w:t>
      </w:r>
      <w:r>
        <w:fldChar w:fldCharType="end"/>
      </w:r>
      <w:r>
        <w:t>. The same studies imply that, to a lesser extent, when enviers appraise the envied person’s advantage as deserved, envy is more likely to manifest in its benign form.</w:t>
      </w:r>
      <w:r w:rsidR="00907A8F">
        <w:t xml:space="preserve"> Furthermore</w:t>
      </w:r>
      <w:r w:rsidR="00547276">
        <w:t xml:space="preserve">, </w:t>
      </w:r>
      <w:r w:rsidR="00441C90">
        <w:t xml:space="preserve">other perspectives </w:t>
      </w:r>
      <w:r w:rsidR="00441C90">
        <w:lastRenderedPageBreak/>
        <w:t>suggest that p</w:t>
      </w:r>
      <w:r>
        <w:t xml:space="preserve">erception of deservingness </w:t>
      </w:r>
      <w:r w:rsidR="00441C90">
        <w:t xml:space="preserve">may be </w:t>
      </w:r>
      <w:r>
        <w:t xml:space="preserve">mediated by </w:t>
      </w:r>
      <w:r w:rsidRPr="003B63D7">
        <w:rPr>
          <w:i/>
        </w:rPr>
        <w:t>focus of concern</w:t>
      </w:r>
      <w:r>
        <w:t xml:space="preserve">, </w:t>
      </w:r>
      <w:r w:rsidR="00441C90">
        <w:t>defined as</w:t>
      </w:r>
      <w:r>
        <w:t xml:space="preserve"> what the envier cares about</w:t>
      </w:r>
      <w:r w:rsidR="00FB7CF8">
        <w:t xml:space="preserve"> </w:t>
      </w:r>
      <w:r w:rsidR="00FB7CF8">
        <w:fldChar w:fldCharType="begin"/>
      </w:r>
      <w:r w:rsidR="00847FC4">
        <w:instrText xml:space="preserve"> ADDIN ZOTERO_ITEM CSL_CITATION {"citationID":"UrvOyKXz","properties":{"formattedCitation":"(Protasi 2016; Protasi 2021)","plainCitation":"(Protasi 2016; Protasi 2021)","noteIndex":0},"citationItems":[{"id":6509,"uris":["http://zotero.org/users/local/u7wTCDCU/items/8ATYV2LN"],"uri":["http://zotero.org/users/local/u7wTCDCU/items/8ATYV2LN"],"itemData":{"id":6509,"type":"book","event-place":"Cambridge","publisher":"Cambridge University Press","publisher-place":"Cambridge","title":"The philosophy of envy","author":[{"family":"Protasi","given":"Sara"}],"issued":{"date-parts":[["2021"]]}}},{"id":4589,"uris":["http://zotero.org/users/local/u7wTCDCU/items/UXXGYJ4P"],"uri":["http://zotero.org/users/local/u7wTCDCU/items/UXXGYJ4P"],"itemData":{"id":4589,"type":"article-journal","container-title":"Philosophical Psychology","DOI":"10.1080/09515089.2015.1115475","ISSN":"0951-5089, 1465-394X","issue":"4","language":"en","page":"535-549","source":"Crossref","title":"Varieties of envy","volume":"29","author":[{"family":"Protasi","given":"Sara"}],"issued":{"date-parts":[["2016",5,18]]}}}],"schema":"https://github.com/citation-style-language/schema/raw/master/csl-citation.json"} </w:instrText>
      </w:r>
      <w:r w:rsidR="00FB7CF8">
        <w:fldChar w:fldCharType="separate"/>
      </w:r>
      <w:r w:rsidR="00847FC4" w:rsidRPr="00847FC4">
        <w:t>(Protasi 2016; Protasi 2021)</w:t>
      </w:r>
      <w:r w:rsidR="00FB7CF8">
        <w:fldChar w:fldCharType="end"/>
      </w:r>
      <w:r w:rsidR="00FB7CF8">
        <w:t>. Specifically,</w:t>
      </w:r>
      <w:r w:rsidR="00441C90">
        <w:t xml:space="preserve"> if the envier care</w:t>
      </w:r>
      <w:r w:rsidR="00FB7CF8">
        <w:t>s</w:t>
      </w:r>
      <w:r w:rsidR="00441C90">
        <w:t xml:space="preserve"> about leveling down the envied</w:t>
      </w:r>
      <w:r w:rsidR="00224459">
        <w:t xml:space="preserve"> person</w:t>
      </w:r>
      <w:r w:rsidR="00441C90">
        <w:t xml:space="preserve"> and is thus more concerned with the envied</w:t>
      </w:r>
      <w:r w:rsidR="00224459">
        <w:t xml:space="preserve"> person’s</w:t>
      </w:r>
      <w:r w:rsidR="00441C90">
        <w:t xml:space="preserve"> superiority as opposed to obtaining the </w:t>
      </w:r>
      <w:r w:rsidR="001653D2">
        <w:t>envy object</w:t>
      </w:r>
      <w:r w:rsidR="00441C90">
        <w:t xml:space="preserve">, then they are likely to see the envied </w:t>
      </w:r>
      <w:r w:rsidR="001653D2">
        <w:t xml:space="preserve">person </w:t>
      </w:r>
      <w:r w:rsidR="00441C90">
        <w:t xml:space="preserve">with hostility and to rationalize their success as </w:t>
      </w:r>
      <w:proofErr w:type="gramStart"/>
      <w:r w:rsidR="00441C90">
        <w:t>undeserved</w:t>
      </w:r>
      <w:r w:rsidR="00AF062F">
        <w:t>—</w:t>
      </w:r>
      <w:r w:rsidR="00441C90">
        <w:t>dislike</w:t>
      </w:r>
      <w:proofErr w:type="gramEnd"/>
      <w:r w:rsidR="00441C90">
        <w:t xml:space="preserve"> for the envied</w:t>
      </w:r>
      <w:r w:rsidR="00AF062F">
        <w:t xml:space="preserve"> person</w:t>
      </w:r>
      <w:r w:rsidR="00441C90">
        <w:t xml:space="preserve"> might make an appraisal of </w:t>
      </w:r>
      <w:proofErr w:type="spellStart"/>
      <w:r w:rsidR="00441C90">
        <w:t>undeservingness</w:t>
      </w:r>
      <w:proofErr w:type="spellEnd"/>
      <w:r w:rsidR="00E41644">
        <w:t xml:space="preserve"> more likely</w:t>
      </w:r>
      <w:r>
        <w:t>.</w:t>
      </w:r>
    </w:p>
    <w:p w14:paraId="773BC7B6" w14:textId="0458AB52" w:rsidR="00F93ABA" w:rsidRDefault="00F93ABA" w:rsidP="00F93ABA">
      <w:r>
        <w:t xml:space="preserve">If appraisals of personal control and deservingness play a central role in determining the manifestation of envy, then variables affecting the appraisals should similarly shape envious responses. In line with this </w:t>
      </w:r>
      <w:r w:rsidR="00847FC4">
        <w:t>hypothesis</w:t>
      </w:r>
      <w:r>
        <w:t xml:space="preserve">, variables </w:t>
      </w:r>
      <w:r w:rsidR="009746EB">
        <w:t>correlating with</w:t>
      </w:r>
      <w:r>
        <w:t xml:space="preserve"> higher appraisals of personal control predicted higher dispositional and state benign envy. Examples </w:t>
      </w:r>
      <w:r w:rsidR="00512829">
        <w:t xml:space="preserve">of such variables </w:t>
      </w:r>
      <w:r>
        <w:t xml:space="preserve">are </w:t>
      </w:r>
      <w:r w:rsidR="006E4CCC">
        <w:t>stable</w:t>
      </w:r>
      <w:r>
        <w:t xml:space="preserve"> self-esteem </w:t>
      </w:r>
      <w:r>
        <w:fldChar w:fldCharType="begin"/>
      </w:r>
      <w:r>
        <w:instrText xml:space="preserve"> ADDIN ZOTERO_ITEM CSL_CITATION {"citationID":"tEdm8AM1","properties":{"formattedCitation":"(Smallets et al. 2016; but see also Vrabel et al. 2018)","plainCitation":"(Smallets et al. 2016; but see also Vrabel et al. 2018)","noteIndex":0},"citationItems":[{"id":2767,"uris":["http://zotero.org/users/local/u7wTCDCU/items/VJ7SUAR2"],"uri":["http://zotero.org/users/local/u7wTCDCU/items/VJ7SUAR2"],"itemData":{"id":2767,"type":"article-journal","container-title":"Personality and Individual Differences","DOI":"10.1016/j.paid.2016.01.007","ISSN":"01918869","language":"en","page":"173-179","source":"CrossRef","title":"Bringing you down versus bringing me up: Discrepant versus congruent high explicit self-esteem differentially predict malicious and benign envy","title-short":"Bringing you down versus bringing me up","volume":"94","author":[{"family":"Smallets","given":"Stephanie"},{"family":"Streamer","given":"Lindsey"},{"family":"Kondrak","given":"Cheryl L."},{"family":"Seery","given":"Mark D."}],"issued":{"date-parts":[["2016",5]]}}},{"id":3741,"uris":["http://zotero.org/users/local/u7wTCDCU/items/GUIVUVBT"],"uri":["http://zotero.org/users/local/u7wTCDCU/items/GUIVUVBT"],"itemData":{"id":3741,"type":"article-journal","container-title":"Personality and Individual Differences","DOI":"10.1016/j.paid.2017.11.001","ISSN":"01918869","language":"en","page":"100-104","source":"CrossRef","title":"Self-esteem and envy: Is state self-esteem instability associated with the benign and malicious forms of envy?","title-short":"Self-esteem and envy","volume":"123","author":[{"family":"Vrabel","given":"Jennifer K."},{"family":"Zeigler-Hill","given":"Virgil"},{"family":"Southard","given":"Ashton C."}],"issued":{"date-parts":[["2018",3]]}},"prefix":"but see also "}],"schema":"https://github.com/citation-style-language/schema/raw/master/csl-citation.json"} </w:instrText>
      </w:r>
      <w:r>
        <w:fldChar w:fldCharType="separate"/>
      </w:r>
      <w:r w:rsidRPr="000C2CC2">
        <w:t>(Smallets et al. 2016; but see also Vrabel et al. 2018)</w:t>
      </w:r>
      <w:r>
        <w:fldChar w:fldCharType="end"/>
      </w:r>
      <w:r>
        <w:t xml:space="preserve">, assertive facets of narcissism </w:t>
      </w:r>
      <w:r>
        <w:fldChar w:fldCharType="begin"/>
      </w:r>
      <w:r w:rsidR="002E5A4B">
        <w:instrText xml:space="preserve"> ADDIN ZOTERO_ITEM CSL_CITATION {"citationID":"xElQuUyk","properties":{"formattedCitation":"(Lange et al. 2016)","plainCitation":"(Lange et al. 2016)","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schema":"https://github.com/citation-style-language/schema/raw/master/csl-citation.json"} </w:instrText>
      </w:r>
      <w:r>
        <w:fldChar w:fldCharType="separate"/>
      </w:r>
      <w:r w:rsidRPr="000C2CC2">
        <w:t>(Lange et al. 2016)</w:t>
      </w:r>
      <w:r>
        <w:fldChar w:fldCharType="end"/>
      </w:r>
      <w:r>
        <w:t xml:space="preserve">, increased hope for success </w:t>
      </w:r>
      <w:r>
        <w:fldChar w:fldCharType="begin"/>
      </w:r>
      <w:r>
        <w:instrText xml:space="preserve"> ADDIN ZOTERO_ITEM CSL_CITATION {"citationID":"LoizRJs7","properties":{"formattedCitation":"(Lange and Crusius 2015b; Lange, Weidman, et al. 2018)","plainCitation":"(Lange and Crusius 2015b; Lange, Weidman, et al. 2018)","noteIndex":0},"citationItems":[{"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fldChar w:fldCharType="separate"/>
      </w:r>
      <w:r w:rsidRPr="000C2CC2">
        <w:t>(Lange and Crusius 2015b; Lange, Weidman, et al. 2018)</w:t>
      </w:r>
      <w:r>
        <w:fldChar w:fldCharType="end"/>
      </w:r>
      <w:r>
        <w:t xml:space="preserve">, or envied persons’ signals that their success was based on invested effort </w:t>
      </w:r>
      <w:r>
        <w:fldChar w:fldCharType="begin"/>
      </w:r>
      <w:r>
        <w:instrText xml:space="preserve"> ADDIN ZOTERO_ITEM CSL_CITATION {"citationID":"yJCgIprx","properties":{"formattedCitation":"(Lange and Crusius 2015a)","plainCitation":"(Lange and Crusius 2015a)","noteIndex":0},"citationItems":[{"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schema":"https://github.com/citation-style-language/schema/raw/master/csl-citation.json"} </w:instrText>
      </w:r>
      <w:r>
        <w:fldChar w:fldCharType="separate"/>
      </w:r>
      <w:r w:rsidRPr="000C2CC2">
        <w:t>(Lange and Crusius 2015a)</w:t>
      </w:r>
      <w:r>
        <w:fldChar w:fldCharType="end"/>
      </w:r>
      <w:r>
        <w:t xml:space="preserve">. Moreover, variables </w:t>
      </w:r>
      <w:r w:rsidR="009746EB">
        <w:t>correlating with</w:t>
      </w:r>
      <w:r>
        <w:t xml:space="preserve"> lower appraisals of deservingness predicted higher dispositional and state malicious envy. Examples </w:t>
      </w:r>
      <w:r w:rsidR="0007737C">
        <w:t xml:space="preserve">of such variables </w:t>
      </w:r>
      <w:r>
        <w:t xml:space="preserve">are aggressive facets of narcissism </w:t>
      </w:r>
      <w:r>
        <w:fldChar w:fldCharType="begin"/>
      </w:r>
      <w:r w:rsidR="002E5A4B">
        <w:instrText xml:space="preserve"> ADDIN ZOTERO_ITEM CSL_CITATION {"citationID":"KdOU8tGA","properties":{"formattedCitation":"(Lange et al. 2016)","plainCitation":"(Lange et al. 2016)","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schema":"https://github.com/citation-style-language/schema/raw/master/csl-citation.json"} </w:instrText>
      </w:r>
      <w:r>
        <w:fldChar w:fldCharType="separate"/>
      </w:r>
      <w:r w:rsidRPr="000C2CC2">
        <w:t>(Lange et al. 2016)</w:t>
      </w:r>
      <w:r>
        <w:fldChar w:fldCharType="end"/>
      </w:r>
      <w:r>
        <w:t xml:space="preserve"> or envied persons’ signals that their success was based on natural talent </w:t>
      </w:r>
      <w:r>
        <w:fldChar w:fldCharType="begin"/>
      </w:r>
      <w:r>
        <w:instrText xml:space="preserve"> ADDIN ZOTERO_ITEM CSL_CITATION {"citationID":"oLeo1ZKk","properties":{"formattedCitation":"(Lange and Crusius 2015a)","plainCitation":"(Lange and Crusius 2015a)","noteIndex":0},"citationItems":[{"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schema":"https://github.com/citation-style-language/schema/raw/master/csl-citation.json"} </w:instrText>
      </w:r>
      <w:r>
        <w:fldChar w:fldCharType="separate"/>
      </w:r>
      <w:r w:rsidRPr="000C2CC2">
        <w:t>(Lange and Crusius 2015a)</w:t>
      </w:r>
      <w:r>
        <w:fldChar w:fldCharType="end"/>
      </w:r>
      <w:r>
        <w:t xml:space="preserve">. Furthermore, </w:t>
      </w:r>
      <w:r w:rsidR="009C1379">
        <w:t xml:space="preserve">fragile </w:t>
      </w:r>
      <w:r>
        <w:t xml:space="preserve">self-esteem predicted higher malicious envy </w:t>
      </w:r>
      <w:r>
        <w:fldChar w:fldCharType="begin"/>
      </w:r>
      <w:r>
        <w:instrText xml:space="preserve"> ADDIN ZOTERO_ITEM CSL_CITATION {"citationID":"fXgBdpM4","properties":{"formattedCitation":"(Smallets et al. 2016)","plainCitation":"(Smallets et al. 2016)","noteIndex":0},"citationItems":[{"id":2767,"uris":["http://zotero.org/users/local/u7wTCDCU/items/VJ7SUAR2"],"uri":["http://zotero.org/users/local/u7wTCDCU/items/VJ7SUAR2"],"itemData":{"id":2767,"type":"article-journal","container-title":"Personality and Individual Differences","DOI":"10.1016/j.paid.2016.01.007","ISSN":"01918869","language":"en","page":"173-179","source":"CrossRef","title":"Bringing you down versus bringing me up: Discrepant versus congruent high explicit self-esteem differentially predict malicious and benign envy","title-short":"Bringing you down versus bringing me up","volume":"94","author":[{"family":"Smallets","given":"Stephanie"},{"family":"Streamer","given":"Lindsey"},{"family":"Kondrak","given":"Cheryl L."},{"family":"Seery","given":"Mark D."}],"issued":{"date-parts":[["2016",5]]}}}],"schema":"https://github.com/citation-style-language/schema/raw/master/csl-citation.json"} </w:instrText>
      </w:r>
      <w:r>
        <w:fldChar w:fldCharType="separate"/>
      </w:r>
      <w:r w:rsidRPr="000C2CC2">
        <w:t>(Smallets et al. 2016)</w:t>
      </w:r>
      <w:r>
        <w:fldChar w:fldCharType="end"/>
      </w:r>
      <w:r>
        <w:t xml:space="preserve"> as did fear of failure </w:t>
      </w:r>
      <w:r>
        <w:fldChar w:fldCharType="begin"/>
      </w:r>
      <w:r>
        <w:instrText xml:space="preserve"> ADDIN ZOTERO_ITEM CSL_CITATION {"citationID":"SQldOvOY","properties":{"formattedCitation":"(Lange and Crusius 2015b; Lange, Weidman, et al. 2018)","plainCitation":"(Lange and Crusius 2015b; Lange, Weidman, et al. 2018)","noteIndex":0},"citationItems":[{"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fldChar w:fldCharType="separate"/>
      </w:r>
      <w:r w:rsidRPr="000C2CC2">
        <w:t>(Lange and Crusius 2015b; Lange, Weidman, et al. 2018)</w:t>
      </w:r>
      <w:r>
        <w:fldChar w:fldCharType="end"/>
      </w:r>
      <w:r>
        <w:t xml:space="preserve">, </w:t>
      </w:r>
      <w:r w:rsidR="00B352F5">
        <w:t xml:space="preserve">which </w:t>
      </w:r>
      <w:r w:rsidR="005B238B">
        <w:t xml:space="preserve">predicted </w:t>
      </w:r>
      <w:r>
        <w:t xml:space="preserve">lower perceptions of control to obtain the object. Notably, the evidence regarding the influence of personal control and deservingness is partly mixed, requiring more research on central appraisals shaping benign and malicious envy </w:t>
      </w:r>
      <w:r>
        <w:fldChar w:fldCharType="begin"/>
      </w:r>
      <w:r w:rsidR="003D4BD5">
        <w:instrText xml:space="preserve"> ADDIN ZOTERO_ITEM CSL_CITATION {"citationID":"oOjamsna","properties":{"formattedCitation":"(Crusius et al. 2020)","plainCitation":"(Crusius et al. 2020)","noteIndex":0},"citationItems":[{"id":6193,"uris":["http://zotero.org/users/local/u7wTCDCU/items/EIPAM79G"],"uri":["http://zotero.org/users/local/u7wTCDCU/items/EIPAM79G"],"itemData":{"id":6193,"type":"article-journal","abstract":"The nature of envy has recently been the subject of a heated debate. Some researchers see envy as a complex, yet unitary construct that despite being hostile in nature can lead to both hostile and nonhostile reactions. Others offer a dual approach to envy, in which envy’s outcomes reflect two types of envy: benign envy, involving upward motivation, and malicious envy, involving hostility against superior others. We compare these competing conceptualizations of envy in an adversarial (yet collaborative) review. Our goal is to aid the consumers of envy research in navigating the intricacies of this debate. We identify agreements and disagreements and describe implications for theory, methodology, and measurement, as well as challenges and opportunities for future work.","container-title":"Emotion Review","DOI":"10.1177/1754073919873131","ISSN":"1754-0739, 1754-0747","issue":"1","journalAbbreviation":"Emotion Review","language":"en","page":"3-21","source":"DOI.org (Crossref)","title":"Envy: An adversarial review and comparison of two competing views","title-short":"Envy","volume":"12","author":[{"family":"Crusius","given":"Jan"},{"family":"Gonzalez","given":"Manuel F."},{"family":"Lange","given":"Jens"},{"family":"Cohen-Charash","given":"Yochi"}],"issued":{"date-parts":[["2020"]]}}}],"schema":"https://github.com/citation-style-language/schema/raw/master/csl-citation.json"} </w:instrText>
      </w:r>
      <w:r>
        <w:fldChar w:fldCharType="separate"/>
      </w:r>
      <w:r w:rsidR="003D4BD5" w:rsidRPr="003D4BD5">
        <w:t>(Crusius et al. 2020)</w:t>
      </w:r>
      <w:r>
        <w:fldChar w:fldCharType="end"/>
      </w:r>
      <w:r>
        <w:t xml:space="preserve">, also taking other variables, such as the focus of concern, into account </w:t>
      </w:r>
      <w:r>
        <w:fldChar w:fldCharType="begin"/>
      </w:r>
      <w:r w:rsidR="00847FC4">
        <w:instrText xml:space="preserve"> ADDIN ZOTERO_ITEM CSL_CITATION {"citationID":"bv7J8w6F","properties":{"formattedCitation":"(Protasi 2016; Protasi 2021)","plainCitation":"(Protasi 2016; Protasi 2021)","noteIndex":0},"citationItems":[{"id":6509,"uris":["http://zotero.org/users/local/u7wTCDCU/items/8ATYV2LN"],"uri":["http://zotero.org/users/local/u7wTCDCU/items/8ATYV2LN"],"itemData":{"id":6509,"type":"book","event-place":"Cambridge","publisher":"Cambridge University Press","publisher-place":"Cambridge","title":"The philosophy of envy","author":[{"family":"Protasi","given":"Sara"}],"issued":{"date-parts":[["2021"]]}}},{"id":4589,"uris":["http://zotero.org/users/local/u7wTCDCU/items/UXXGYJ4P"],"uri":["http://zotero.org/users/local/u7wTCDCU/items/UXXGYJ4P"],"itemData":{"id":4589,"type":"article-journal","container-title":"Philosophical Psychology","DOI":"10.1080/09515089.2015.1115475","ISSN":"0951-5089, 1465-394X","issue":"4","language":"en","page":"535-549","source":"Crossref","title":"Varieties of envy","volume":"29","author":[{"family":"Protasi","given":"Sara"}],"issued":{"date-parts":[["2016",5,18]]}}}],"schema":"https://github.com/citation-style-language/schema/raw/master/csl-citation.json"} </w:instrText>
      </w:r>
      <w:r>
        <w:fldChar w:fldCharType="separate"/>
      </w:r>
      <w:r w:rsidR="00847FC4" w:rsidRPr="00847FC4">
        <w:t>(Protasi 2016; Protasi 2021)</w:t>
      </w:r>
      <w:r>
        <w:fldChar w:fldCharType="end"/>
      </w:r>
      <w:r>
        <w:t>.</w:t>
      </w:r>
    </w:p>
    <w:p w14:paraId="6EEFC69A" w14:textId="3463BF06" w:rsidR="00814FDB" w:rsidRDefault="008D2870" w:rsidP="00F93ABA">
      <w:r>
        <w:t xml:space="preserve">Thus, research indicates that envy is multi-componential. It </w:t>
      </w:r>
      <w:r w:rsidR="00CF60E9">
        <w:t>is constituted by</w:t>
      </w:r>
      <w:r w:rsidR="006E7379">
        <w:t xml:space="preserve"> painful feelings,</w:t>
      </w:r>
      <w:r w:rsidR="00177BC8">
        <w:t xml:space="preserve"> </w:t>
      </w:r>
      <w:r w:rsidR="00E41644">
        <w:t xml:space="preserve">and the different feelings, cognitions, and motivations that constitute </w:t>
      </w:r>
      <w:r w:rsidR="00177BC8">
        <w:t xml:space="preserve">benign and malicious envy. </w:t>
      </w:r>
      <w:r w:rsidR="0077616B">
        <w:t>T</w:t>
      </w:r>
      <w:r w:rsidR="00177BC8">
        <w:t xml:space="preserve">his conclusion </w:t>
      </w:r>
      <w:r w:rsidR="0077616B">
        <w:t xml:space="preserve">is </w:t>
      </w:r>
      <w:r w:rsidR="00177BC8">
        <w:t xml:space="preserve">based on </w:t>
      </w:r>
      <w:r w:rsidR="002C6411">
        <w:t xml:space="preserve">methodologically diverse </w:t>
      </w:r>
      <w:r w:rsidR="00177BC8">
        <w:t xml:space="preserve">studies from different </w:t>
      </w:r>
      <w:r w:rsidR="00DB687A">
        <w:lastRenderedPageBreak/>
        <w:t>countries</w:t>
      </w:r>
      <w:r w:rsidR="00505121">
        <w:t>. Moreover, perceptions of personal control and deservingness</w:t>
      </w:r>
      <w:r w:rsidR="006C5C05">
        <w:t xml:space="preserve"> of the envied person’s advantage contribute to whether envy is more likely to </w:t>
      </w:r>
      <w:r w:rsidR="0077616B">
        <w:t>develop into its</w:t>
      </w:r>
      <w:r w:rsidR="006C5C05">
        <w:t xml:space="preserve"> benign or malicious</w:t>
      </w:r>
      <w:r w:rsidR="0077616B">
        <w:t xml:space="preserve"> form</w:t>
      </w:r>
      <w:r w:rsidR="006C5C05">
        <w:t>. With</w:t>
      </w:r>
      <w:r w:rsidR="006E3113">
        <w:t xml:space="preserve"> the multi-componential theory of envy at hand, it is possible to develop a functional approach to envy</w:t>
      </w:r>
      <w:r w:rsidR="007F1E5B">
        <w:t>.</w:t>
      </w:r>
    </w:p>
    <w:p w14:paraId="4B699631" w14:textId="77777777" w:rsidR="00F93ABA" w:rsidRPr="00234E48" w:rsidRDefault="00F93ABA" w:rsidP="00F93ABA">
      <w:pPr>
        <w:ind w:firstLine="0"/>
        <w:rPr>
          <w:b/>
        </w:rPr>
      </w:pPr>
      <w:r>
        <w:rPr>
          <w:b/>
        </w:rPr>
        <w:t>2.2 A Functional Approach to Envy</w:t>
      </w:r>
    </w:p>
    <w:p w14:paraId="5C55DEDE" w14:textId="60B100E4" w:rsidR="00B91A91" w:rsidRDefault="00FE612A" w:rsidP="00F93ABA">
      <w:r>
        <w:t>E</w:t>
      </w:r>
      <w:r w:rsidR="00F93ABA">
        <w:t xml:space="preserve">motions contribute to the regulation </w:t>
      </w:r>
      <w:r>
        <w:t xml:space="preserve">of social relationships and social hierarchies—they have social functions </w:t>
      </w:r>
      <w:r w:rsidR="00B8591B">
        <w:fldChar w:fldCharType="begin"/>
      </w:r>
      <w:r w:rsidR="00744952">
        <w:instrText xml:space="preserve"> ADDIN ZOTERO_ITEM CSL_CITATION {"citationID":"OPKquSzw","properties":{"formattedCitation":"(Keltner and Haidt 1999; Van Kleef 2009; Fischer and Manstead 2016)","plainCitation":"(Keltner and Haidt 1999; Van Kleef 2009; Fischer and Manstead 2016)","noteIndex":0},"citationItems":[{"id":5003,"uris":["http://zotero.org/users/local/u7wTCDCU/items/WZVIAHMW"],"uri":["http://zotero.org/users/local/u7wTCDCU/items/WZVIAHMW"],"itemData":{"id":5003,"type":"chapter","container-title":"Handbook of Emotions","event-place":"New York","page":"424-439","publisher":"Guilford Press","publisher-place":"New York","title":"Social functions of emotion and emotion regulation","author":[{"family":"Fischer","given":"A. H."},{"family":"Manstead","given":"A. S. R."}],"editor":[{"family":"Barrett","given":"L. F."},{"family":"Lewis","given":"M."},{"family":"Haviland-Jones","given":"J. M."}],"issued":{"date-parts":[["2016"]]}}},{"id":1575,"uris":["http://zotero.org/users/local/u7wTCDCU/items/EPSWKTKY"],"uri":["http://zotero.org/users/local/u7wTCDCU/items/EPSWKTKY"],"itemData":{"id":1575,"type":"article-journal","container-title":"Cognition &amp; Emotion","DOI":"10.1080/026999399379168","ISSN":"0269-9931, 1464-0600","issue":"5","page":"505-521","source":"CrossRef","title":"Social functions of emotions at four levels of analysis","volume":"13","author":[{"family":"Keltner","given":"Dacher"},{"family":"Haidt","given":"Jonathan"}],"issued":{"date-parts":[["1999",9]]}}},{"id":1718,"uris":["http://zotero.org/users/local/u7wTCDCU/items/6GCDMZXG"],"uri":["http://zotero.org/users/local/u7wTCDCU/items/6GCDMZXG"],"itemData":{"id":1718,"type":"article-journal","container-title":"Current Directions in Psychological Science","DOI":"10.1111/j.1467-8721.2009.01633.x","ISSN":"09637214, 14678721","issue":"3","page":"184-188","source":"CrossRef","title":"How emotions regulate social life: The emotions as social information (EASI) Model","title-short":"How Emotions Regulate Social Life","volume":"18","author":[{"family":"Van Kleef","given":"G. A."}],"issued":{"date-parts":[["2009",6]]}}}],"schema":"https://github.com/citation-style-language/schema/raw/master/csl-citation.json"} </w:instrText>
      </w:r>
      <w:r w:rsidR="00B8591B">
        <w:fldChar w:fldCharType="separate"/>
      </w:r>
      <w:r w:rsidR="00B8591B" w:rsidRPr="000C2CC2">
        <w:t>(Keltner and Haidt 1999; Van Kleef 2009; Fischer and Manstead 2016)</w:t>
      </w:r>
      <w:r w:rsidR="00B8591B">
        <w:fldChar w:fldCharType="end"/>
      </w:r>
      <w:r w:rsidR="007C4E7A">
        <w:t>.</w:t>
      </w:r>
      <w:r w:rsidR="00F93ABA">
        <w:t xml:space="preserve"> </w:t>
      </w:r>
      <w:r w:rsidR="00CE53C5">
        <w:t>The social function of a particular emotion</w:t>
      </w:r>
      <w:r w:rsidR="00F93ABA">
        <w:t xml:space="preserve"> depend</w:t>
      </w:r>
      <w:r w:rsidR="00CE53C5">
        <w:t>s</w:t>
      </w:r>
      <w:r w:rsidR="00F93ABA">
        <w:t xml:space="preserve"> on </w:t>
      </w:r>
      <w:r w:rsidR="00CE53C5">
        <w:t xml:space="preserve">the </w:t>
      </w:r>
      <w:r w:rsidR="00F93ABA">
        <w:t xml:space="preserve">social-relational goal </w:t>
      </w:r>
      <w:r w:rsidR="00CE53C5">
        <w:t>it</w:t>
      </w:r>
      <w:r w:rsidR="00F93ABA">
        <w:t xml:space="preserve"> </w:t>
      </w:r>
      <w:r w:rsidR="00017A0E">
        <w:t>motivates the agent to achieve</w:t>
      </w:r>
      <w:r w:rsidR="00F93ABA">
        <w:t>.</w:t>
      </w:r>
      <w:r w:rsidR="00C76E93">
        <w:t xml:space="preserve"> For instance, anger</w:t>
      </w:r>
      <w:r w:rsidR="00E03B0C">
        <w:t xml:space="preserve"> toward another person</w:t>
      </w:r>
      <w:r>
        <w:t xml:space="preserve"> </w:t>
      </w:r>
      <w:r w:rsidR="00017A0E">
        <w:t xml:space="preserve">motivates </w:t>
      </w:r>
      <w:r w:rsidR="00C76E93">
        <w:t xml:space="preserve">to </w:t>
      </w:r>
      <w:r w:rsidR="00C66B03">
        <w:t xml:space="preserve">attain </w:t>
      </w:r>
      <w:r w:rsidR="00E03B0C">
        <w:t>a better outcome</w:t>
      </w:r>
      <w:r w:rsidR="0045498C">
        <w:t xml:space="preserve"> for the angry person </w:t>
      </w:r>
      <w:r w:rsidR="009F729A">
        <w:t>by forcing</w:t>
      </w:r>
      <w:r>
        <w:t>, for instance,</w:t>
      </w:r>
      <w:r w:rsidR="009F729A">
        <w:t xml:space="preserve"> the other person to change. Anger is then socially functional </w:t>
      </w:r>
      <w:r>
        <w:t>if</w:t>
      </w:r>
      <w:r w:rsidR="009F729A">
        <w:t xml:space="preserve"> it </w:t>
      </w:r>
      <w:r w:rsidR="00D02993">
        <w:t>causes</w:t>
      </w:r>
      <w:r w:rsidR="009F729A">
        <w:t xml:space="preserve"> </w:t>
      </w:r>
      <w:r w:rsidR="00D02993">
        <w:t>confrontational behaviors that are successfu</w:t>
      </w:r>
      <w:r w:rsidR="00301987">
        <w:t xml:space="preserve">l in accomplishing the goal </w:t>
      </w:r>
      <w:r w:rsidR="00301987">
        <w:fldChar w:fldCharType="begin"/>
      </w:r>
      <w:r w:rsidR="00301987">
        <w:instrText xml:space="preserve"> ADDIN ZOTERO_ITEM CSL_CITATION {"citationID":"g2av3enX","properties":{"formattedCitation":"(Fischer and Roseman 2007)","plainCitation":"(Fischer and Roseman 2007)","noteIndex":0},"citationItems":[{"id":2785,"uris":["http://zotero.org/users/local/u7wTCDCU/items/8ERMR6Z4"],"uri":["http://zotero.org/users/local/u7wTCDCU/items/8ERMR6Z4"],"itemData":{"id":2785,"type":"article-journal","container-title":"Journal of Personality and Social Psychology","DOI":"10.1037/0022-3514.93.1.103","ISSN":"1939-1315, 0022-3514","issue":"1","language":"en","page":"103-115","source":"CrossRef","title":"Beat them or ban them: The characteristics and social functions of anger and contempt.","title-short":"Beat them or ban them","volume":"93","author":[{"family":"Fischer","given":"A. H."},{"family":"Roseman","given":"Ira J."}],"issued":{"date-parts":[["2007"]]}}}],"schema":"https://github.com/citation-style-language/schema/raw/master/csl-citation.json"} </w:instrText>
      </w:r>
      <w:r w:rsidR="00301987">
        <w:fldChar w:fldCharType="separate"/>
      </w:r>
      <w:r w:rsidR="00301987" w:rsidRPr="00301987">
        <w:t>(Fischer and Roseman 2007)</w:t>
      </w:r>
      <w:r w:rsidR="00301987">
        <w:fldChar w:fldCharType="end"/>
      </w:r>
      <w:r w:rsidR="00B91A91">
        <w:t>.</w:t>
      </w:r>
    </w:p>
    <w:p w14:paraId="2CB3A00E" w14:textId="26C47B05" w:rsidR="00F93ABA" w:rsidRDefault="00F93ABA" w:rsidP="00F93ABA">
      <w:r>
        <w:t xml:space="preserve">If the goal of envy is indeed to reduce the difference between the envier and the envied person </w:t>
      </w:r>
      <w:r>
        <w:fldChar w:fldCharType="begin"/>
      </w:r>
      <w:r>
        <w:instrText xml:space="preserve"> ADDIN ZOTERO_ITEM CSL_CITATION {"citationID":"SMTskxyI","properties":{"formattedCitation":"(Sayers 1947; Van de Ven et al. 2009)","plainCitation":"(Sayers 1947; Van de Ven et al. 2009)","noteIndex":0},"citationItems":[{"id":6358,"uris":["http://zotero.org/users/local/u7wTCDCU/items/HDQNMPAJ"],"uri":["http://zotero.org/users/local/u7wTCDCU/items/HDQNMPAJ"],"itemData":{"id":6358,"type":"book","event-place":"London","publisher":"Metheuen and Co.","publisher-place":"London","title":"Creed or chaos?: And other essays in popular theology","author":[{"family":"Sayers","given":"D.L."}],"issued":{"date-parts":[["1947"]]}}},{"id":479,"uris":["http://zotero.org/users/local/u7wTCDCU/items/AQRNNC7M"],"uri":["http://zotero.org/users/local/u7wTCDCU/items/AQRNNC7M"],"itemData":{"id":479,"type":"article-journal","container-title":"Emotion","DOI":"10.1037/a0015669","ISSN":"1931-1516, 1528-3542","issue":"3","page":"419-429","source":"CrossRef","title":"Leveling up and down: The experiences of benign and malicious envy.","title-short":"Leveling up and down","volume":"9","author":[{"family":"Van de Ven","given":"Niels"},{"family":"Zeelenberg","given":"Marcel"},{"family":"Pieters","given":"Rik"}],"issued":{"date-parts":[["2009"]]}}}],"schema":"https://github.com/citation-style-language/schema/raw/master/csl-citation.json"} </w:instrText>
      </w:r>
      <w:r>
        <w:fldChar w:fldCharType="separate"/>
      </w:r>
      <w:r w:rsidRPr="000C2CC2">
        <w:t>(Sayers 1947; Van de Ven et al. 2009)</w:t>
      </w:r>
      <w:r>
        <w:fldChar w:fldCharType="end"/>
      </w:r>
      <w:r>
        <w:t xml:space="preserve">, it may contribute to the regulation of social hierarchies. Social hierarchies can be based on either </w:t>
      </w:r>
      <w:r w:rsidRPr="009537A5">
        <w:rPr>
          <w:i/>
        </w:rPr>
        <w:t>prestige</w:t>
      </w:r>
      <w:r>
        <w:t xml:space="preserve">—people attain status in the eyes of others by achieving success as well as sharing skills and know-how—or </w:t>
      </w:r>
      <w:r w:rsidRPr="009537A5">
        <w:rPr>
          <w:i/>
        </w:rPr>
        <w:t>dominance</w:t>
      </w:r>
      <w:r>
        <w:t xml:space="preserve">—people attain status in the eyes of others by aggressive intimidation and the elicitation of fear </w:t>
      </w:r>
      <w:r>
        <w:fldChar w:fldCharType="begin"/>
      </w:r>
      <w:r>
        <w:instrText xml:space="preserve"> ADDIN ZOTERO_ITEM CSL_CITATION {"citationID":"uv6VRTtN","properties":{"formattedCitation":"(Henrich and Gil-White 2001; Cheng et al. 2013; Maner and Case 2016)","plainCitation":"(Henrich and Gil-White 2001; Cheng et al. 2013; Maner and Case 2016)","noteIndex":0},"citationItems":[{"id":1651,"uris":["http://zotero.org/users/local/u7wTCDCU/items/IAUGCJ2Y"],"uri":["http://zotero.org/users/local/u7wTCDCU/items/IAUGCJ2Y"],"itemData":{"id":1651,"type":"article-journal","container-title":"Journal of Personality and Social Psychology","DOI":"10.1037/a0030398","ISSN":"1939-1315, 0022-3514","issue":"1","page":"103-125","source":"CrossRef","title":"Two ways to the top: Evidence that dominance and prestige are distinct yet viable avenues to social rank and influence.","title-short":"Two ways to the top","volume":"104","author":[{"family":"Cheng","given":"Joey T."},{"family":"Tracy","given":"Jessica L."},{"family":"Foulsham","given":"Tom"},{"family":"Kingstone","given":"Alan"},{"family":"Henrich","given":"Joseph"}],"issued":{"date-parts":[["2013"]]}}},{"id":2404,"uris":["http://zotero.org/users/local/u7wTCDCU/items/ZB5Y8HE6"],"uri":["http://zotero.org/users/local/u7wTCDCU/items/ZB5Y8HE6"],"itemData":{"id":2404,"type":"article-journal","container-title":"Evolution and Human Behavior","DOI":"10.1016/S1090-5138(00)00071-4","ISSN":"10905138","issue":"3","language":"en","page":"165-196","source":"CrossRef","title":"The evolution of prestige: Freely conferred deference as a mechanism for enhancing the benefits of cultural transmission","title-short":"The evolution of prestige","volume":"22","author":[{"family":"Henrich","given":"Joseph"},{"family":"Gil-White","given":"Francisco J"}],"issued":{"date-parts":[["2001",5]]}}},{"id":2868,"uris":["http://zotero.org/users/local/u7wTCDCU/items/8YIXJFGP"],"uri":["http://zotero.org/users/local/u7wTCDCU/items/8YIXJFGP"],"itemData":{"id":2868,"type":"chapter","container-title":"Advances in Experimental Social Psychology","language":"en","page":"129-180","publisher":"Elsevier","source":"CrossRef","title":"Dominance and prestige: Dual strategies for navigating social hierarchies","title-short":"Dominance and Prestige","URL":"http://linkinghub.elsevier.com/retrieve/pii/S0065260116300144","volume":"54","author":[{"family":"Maner","given":"J.K."},{"family":"Case","given":"C.R."}],"editor":[{"family":"Olson","given":"James M."},{"family":"Zanna","given":"Mark P."}],"accessed":{"date-parts":[["2016",3,22]]},"issued":{"date-parts":[["2016"]]}}}],"schema":"https://github.com/citation-style-language/schema/raw/master/csl-citation.json"} </w:instrText>
      </w:r>
      <w:r>
        <w:fldChar w:fldCharType="separate"/>
      </w:r>
      <w:r w:rsidRPr="000C2CC2">
        <w:t>(Henrich and Gil-White 2001; Cheng et al. 2013; Maner and Case 2016)</w:t>
      </w:r>
      <w:r>
        <w:fldChar w:fldCharType="end"/>
      </w:r>
      <w:r>
        <w:t>.</w:t>
      </w:r>
      <w:r w:rsidR="00046A5F">
        <w:t xml:space="preserve"> Benign envy may contribute to the regulation of prestige. This is because </w:t>
      </w:r>
      <w:r w:rsidR="007B7047">
        <w:t>prestigious others should</w:t>
      </w:r>
      <w:r w:rsidR="009555B5">
        <w:t xml:space="preserve"> convey that self-improvement is possible and </w:t>
      </w:r>
      <w:r w:rsidR="005E0982">
        <w:t xml:space="preserve">attaining </w:t>
      </w:r>
      <w:r w:rsidR="00847619">
        <w:t xml:space="preserve">prestige </w:t>
      </w:r>
      <w:r w:rsidR="009555B5">
        <w:t xml:space="preserve">similarly </w:t>
      </w:r>
      <w:r w:rsidR="00847619">
        <w:t>relies on self-improvement</w:t>
      </w:r>
      <w:r w:rsidR="009555B5">
        <w:t xml:space="preserve"> and social skills.</w:t>
      </w:r>
      <w:r>
        <w:t xml:space="preserve"> </w:t>
      </w:r>
      <w:r w:rsidR="009555B5">
        <w:t xml:space="preserve">Malicious </w:t>
      </w:r>
      <w:r w:rsidR="000A31CD">
        <w:t xml:space="preserve">envy </w:t>
      </w:r>
      <w:r w:rsidR="009555B5">
        <w:t>may</w:t>
      </w:r>
      <w:r w:rsidR="00D502FA">
        <w:t xml:space="preserve"> contribute to the regulation of dominance. This is because dominant others typically oppress </w:t>
      </w:r>
      <w:r w:rsidR="00B5347A">
        <w:t>people</w:t>
      </w:r>
      <w:r w:rsidR="00D502FA">
        <w:t>, implying that inferior</w:t>
      </w:r>
      <w:r w:rsidR="00F62C7C">
        <w:t xml:space="preserve"> </w:t>
      </w:r>
      <w:r w:rsidR="00FE612A">
        <w:t>others</w:t>
      </w:r>
      <w:r w:rsidR="00D502FA">
        <w:t xml:space="preserve"> will hold grud</w:t>
      </w:r>
      <w:r w:rsidR="006973AA">
        <w:t>g</w:t>
      </w:r>
      <w:r w:rsidR="00D502FA">
        <w:t xml:space="preserve">es against them, and </w:t>
      </w:r>
      <w:r w:rsidR="008D51EA">
        <w:t>attaining dominance requires willingness to engage in hostile action.</w:t>
      </w:r>
      <w:r w:rsidR="006973AA">
        <w:t xml:space="preserve"> If the envy forms would indeed serve the social function</w:t>
      </w:r>
      <w:r w:rsidR="00772378">
        <w:t xml:space="preserve"> to regulate the envier’s </w:t>
      </w:r>
      <w:r w:rsidR="007729D8">
        <w:t>relative standing</w:t>
      </w:r>
      <w:r w:rsidR="006973AA">
        <w:t xml:space="preserve">, they </w:t>
      </w:r>
      <w:r w:rsidR="003D55F1">
        <w:t>also solve the envier’s initial problem</w:t>
      </w:r>
      <w:r w:rsidR="00971972">
        <w:t xml:space="preserve"> of an unflattering comparison to another person.</w:t>
      </w:r>
      <w:r w:rsidR="007729D8">
        <w:t xml:space="preserve"> That is, </w:t>
      </w:r>
      <w:r w:rsidR="00A118D1">
        <w:t>the envier</w:t>
      </w:r>
      <w:r w:rsidR="007729D8">
        <w:t xml:space="preserve"> no longer ha</w:t>
      </w:r>
      <w:r w:rsidR="00A118D1">
        <w:t>s</w:t>
      </w:r>
      <w:r w:rsidR="007729D8">
        <w:t xml:space="preserve"> a relatively low status, which should </w:t>
      </w:r>
      <w:r w:rsidR="00A118D1">
        <w:t xml:space="preserve">reduce </w:t>
      </w:r>
      <w:r w:rsidR="00A118D1">
        <w:lastRenderedPageBreak/>
        <w:t xml:space="preserve">the painful experience </w:t>
      </w:r>
      <w:r w:rsidR="00FD6A4D">
        <w:t>elicited by the</w:t>
      </w:r>
      <w:r w:rsidR="00A118D1">
        <w:t xml:space="preserve"> comparison.</w:t>
      </w:r>
      <w:r w:rsidR="00971972">
        <w:t xml:space="preserve"> </w:t>
      </w:r>
      <w:r w:rsidR="004260D7">
        <w:t>Next to being socially functional, e</w:t>
      </w:r>
      <w:r w:rsidR="00971972">
        <w:t xml:space="preserve">nvy thereby also serves </w:t>
      </w:r>
      <w:r w:rsidR="00971FE1">
        <w:t>the</w:t>
      </w:r>
      <w:r w:rsidR="00971972">
        <w:t xml:space="preserve"> intrapersonal function</w:t>
      </w:r>
      <w:r w:rsidR="00971FE1">
        <w:t xml:space="preserve"> of regulating the painful experience</w:t>
      </w:r>
      <w:r w:rsidR="00CA082C">
        <w:t>.</w:t>
      </w:r>
    </w:p>
    <w:p w14:paraId="02101327" w14:textId="5EE78085" w:rsidR="00F93ABA" w:rsidRDefault="00F93ABA" w:rsidP="00F93ABA">
      <w:r>
        <w:t>Evidence is in line with these hypotheses. Studies support</w:t>
      </w:r>
      <w:r w:rsidR="00FE612A">
        <w:t xml:space="preserve"> the idea</w:t>
      </w:r>
      <w:r>
        <w:t xml:space="preserve"> that </w:t>
      </w:r>
      <w:r w:rsidR="00DE3944">
        <w:t xml:space="preserve">a </w:t>
      </w:r>
      <w:r w:rsidR="00744351">
        <w:t>superior</w:t>
      </w:r>
      <w:r>
        <w:t xml:space="preserve"> person who signal</w:t>
      </w:r>
      <w:r w:rsidR="00DE3944">
        <w:t>s</w:t>
      </w:r>
      <w:r>
        <w:t xml:space="preserve"> prestige elicit</w:t>
      </w:r>
      <w:r w:rsidR="00DE3944">
        <w:t>s</w:t>
      </w:r>
      <w:r w:rsidR="008E179F">
        <w:t xml:space="preserve"> the</w:t>
      </w:r>
      <w:r>
        <w:t xml:space="preserve"> inferior person</w:t>
      </w:r>
      <w:r w:rsidR="008E179F">
        <w:t>’</w:t>
      </w:r>
      <w:r>
        <w:t>s benign</w:t>
      </w:r>
      <w:r w:rsidR="0065355E">
        <w:t xml:space="preserve"> envy</w:t>
      </w:r>
      <w:r w:rsidR="00FE612A">
        <w:t>,</w:t>
      </w:r>
      <w:r w:rsidR="0065355E">
        <w:t xml:space="preserve"> and </w:t>
      </w:r>
      <w:r w:rsidR="008E179F">
        <w:t xml:space="preserve">a </w:t>
      </w:r>
      <w:r w:rsidR="00744351">
        <w:t>superior</w:t>
      </w:r>
      <w:r w:rsidR="0065355E">
        <w:t xml:space="preserve"> person who signal</w:t>
      </w:r>
      <w:r w:rsidR="008E179F">
        <w:t>s</w:t>
      </w:r>
      <w:r w:rsidR="0065355E">
        <w:t xml:space="preserve"> dominance elicit</w:t>
      </w:r>
      <w:r w:rsidR="008E179F">
        <w:t>s the</w:t>
      </w:r>
      <w:r w:rsidR="0065355E">
        <w:t xml:space="preserve"> inferior person</w:t>
      </w:r>
      <w:r w:rsidR="008E179F">
        <w:t>’</w:t>
      </w:r>
      <w:r w:rsidR="0065355E">
        <w:t>s</w:t>
      </w:r>
      <w:r>
        <w:t xml:space="preserve"> malicious envy </w:t>
      </w:r>
      <w:r>
        <w:fldChar w:fldCharType="begin"/>
      </w:r>
      <w:r>
        <w:instrText xml:space="preserve"> ADDIN ZOTERO_ITEM CSL_CITATION {"citationID":"6Cu66QE5","properties":{"formattedCitation":"(Lange and Crusius 2015a; Lange and Boecker 2019)","plainCitation":"(Lange and Crusius 2015a; Lange and Boecker 2019)","noteIndex":0},"citationItems":[{"id":2462,"uris":["http://zotero.org/users/local/u7wTCDCU/items/P2SF86K4"],"uri":["http://zotero.org/users/local/u7wTCDCU/items/P2SF86K4"],"itemData":{"id":2462,"type":"article-journal","container-title":"Emotion","DOI":"10.1037/emo0000454","issue":"3","page":"489-502","title":"Schadenfreude as social-functional dominance regulator","volume":"19","author":[{"family":"Lange","given":"Jens"},{"family":"Boecker","given":"Lea"}],"issued":{"date-parts":[["2019"]]}}},{"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schema":"https://github.com/citation-style-language/schema/raw/master/csl-citation.json"} </w:instrText>
      </w:r>
      <w:r>
        <w:fldChar w:fldCharType="separate"/>
      </w:r>
      <w:r w:rsidRPr="000C2CC2">
        <w:t>(Lange and Crusius 2015a; Lange and Boecker 2019)</w:t>
      </w:r>
      <w:r>
        <w:fldChar w:fldCharType="end"/>
      </w:r>
      <w:r w:rsidR="00775F94">
        <w:t>.</w:t>
      </w:r>
      <w:r w:rsidR="00487D6B">
        <w:t xml:space="preserve"> In these studies, </w:t>
      </w:r>
      <w:r w:rsidR="008E179F">
        <w:t xml:space="preserve">the </w:t>
      </w:r>
      <w:r w:rsidR="00487D6B">
        <w:t>inferior person</w:t>
      </w:r>
      <w:r w:rsidR="008E179F">
        <w:t>’</w:t>
      </w:r>
      <w:r w:rsidR="00487D6B">
        <w:t xml:space="preserve">s </w:t>
      </w:r>
      <w:r w:rsidR="00312C94">
        <w:t xml:space="preserve">benign </w:t>
      </w:r>
      <w:r w:rsidR="00487D6B">
        <w:t xml:space="preserve">envy then </w:t>
      </w:r>
      <w:r w:rsidR="00F90CBF">
        <w:t xml:space="preserve">led to </w:t>
      </w:r>
      <w:r w:rsidR="000951EF">
        <w:t xml:space="preserve">emulation of the superior person and malicious envy </w:t>
      </w:r>
      <w:r w:rsidR="00F90CBF">
        <w:t>led to</w:t>
      </w:r>
      <w:r w:rsidR="000951EF">
        <w:t xml:space="preserve"> </w:t>
      </w:r>
      <w:r w:rsidR="004C4610">
        <w:t xml:space="preserve">relationship-deteriorating </w:t>
      </w:r>
      <w:r w:rsidR="00C40F4E">
        <w:t>effects.</w:t>
      </w:r>
      <w:r w:rsidR="00775F94">
        <w:t xml:space="preserve"> </w:t>
      </w:r>
      <w:r w:rsidR="00A662E6">
        <w:t xml:space="preserve">Furthermore, </w:t>
      </w:r>
      <w:r w:rsidR="007D255E">
        <w:t>people with a higher</w:t>
      </w:r>
      <w:r>
        <w:t xml:space="preserve"> motivation to attain prestige or dominance </w:t>
      </w:r>
      <w:r w:rsidR="00F7230E">
        <w:t>tend to have a higher dispositional inclination to experience the respective</w:t>
      </w:r>
      <w:r>
        <w:t xml:space="preserve"> envy forms </w:t>
      </w:r>
      <w:r w:rsidR="00F7230E">
        <w:t>and also respond with them in concrete comparison situations</w:t>
      </w:r>
      <w:r w:rsidR="00470213">
        <w:t xml:space="preserve"> </w:t>
      </w:r>
      <w:r>
        <w:fldChar w:fldCharType="begin"/>
      </w:r>
      <w:r>
        <w:instrText xml:space="preserve"> ADDIN ZOTERO_ITEM CSL_CITATION {"citationID":"Wxa7mms8","properties":{"formattedCitation":"(Lange et al. 2019)","plainCitation":"(Lange et al. 2019)","noteIndex":0},"citationItems":[{"id":5107,"uris":["http://zotero.org/users/local/u7wTCDCU/items/FVURCM2W"],"uri":["http://zotero.org/users/local/u7wTCDCU/items/FVURCM2W"],"itemData":{"id":5107,"type":"article-journal","container-title":"Personality and Social Psychology Bulletin","DOI":"10.1177/0146167218808501","ISSN":"0146-1672, 1552-7433","issue":"7","language":"en","page":"1113-1128","source":"Crossref","title":"A status-seeking account of psychological entitlement","volume":"45","author":[{"family":"Lange","given":"Jens"},{"family":"Redford","given":"Liz"},{"family":"Crusius","given":"Jan"}],"issued":{"date-parts":[["2019"]]}}}],"schema":"https://github.com/citation-style-language/schema/raw/master/csl-citation.json"} </w:instrText>
      </w:r>
      <w:r>
        <w:fldChar w:fldCharType="separate"/>
      </w:r>
      <w:r w:rsidRPr="000C2CC2">
        <w:t>(Lange et al. 2019)</w:t>
      </w:r>
      <w:r>
        <w:fldChar w:fldCharType="end"/>
      </w:r>
      <w:r w:rsidR="00F7230E">
        <w:t xml:space="preserve">. </w:t>
      </w:r>
      <w:r w:rsidR="0029707E">
        <w:t>Moreover</w:t>
      </w:r>
      <w:r w:rsidR="00F7230E">
        <w:t>,</w:t>
      </w:r>
      <w:r>
        <w:t xml:space="preserve"> facets of narcissism that map onto striving for prestige or dominance </w:t>
      </w:r>
      <w:r w:rsidR="0065355E">
        <w:t xml:space="preserve">similarly </w:t>
      </w:r>
      <w:r w:rsidR="005B771B">
        <w:t>correlate with</w:t>
      </w:r>
      <w:r w:rsidR="0065355E">
        <w:t xml:space="preserve"> trait and state benign </w:t>
      </w:r>
      <w:r w:rsidR="008C062D">
        <w:t xml:space="preserve">and </w:t>
      </w:r>
      <w:r w:rsidR="0065355E">
        <w:t>malicious envy</w:t>
      </w:r>
      <w:r w:rsidR="008C062D">
        <w:t xml:space="preserve">, respectively </w:t>
      </w:r>
      <w:r>
        <w:fldChar w:fldCharType="begin"/>
      </w:r>
      <w:r w:rsidR="002E5A4B">
        <w:instrText xml:space="preserve"> ADDIN ZOTERO_ITEM CSL_CITATION {"citationID":"pmttEsxT","properties":{"formattedCitation":"(Lange et al. 2016)","plainCitation":"(Lange et al. 2016)","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schema":"https://github.com/citation-style-language/schema/raw/master/csl-citation.json"} </w:instrText>
      </w:r>
      <w:r>
        <w:fldChar w:fldCharType="separate"/>
      </w:r>
      <w:r w:rsidRPr="000C2CC2">
        <w:t>(Lange et al. 2016)</w:t>
      </w:r>
      <w:r>
        <w:fldChar w:fldCharType="end"/>
      </w:r>
      <w:r>
        <w:t>.</w:t>
      </w:r>
      <w:r w:rsidR="00F57B6D">
        <w:t xml:space="preserve"> The latter study further </w:t>
      </w:r>
      <w:r w:rsidR="005F51F6">
        <w:t>indicated</w:t>
      </w:r>
      <w:r w:rsidR="00F57B6D">
        <w:t xml:space="preserve"> that </w:t>
      </w:r>
      <w:r w:rsidR="00965B30">
        <w:t xml:space="preserve">inclinations </w:t>
      </w:r>
      <w:r w:rsidR="00F57B6D">
        <w:t>to experience</w:t>
      </w:r>
      <w:r w:rsidR="00965B30">
        <w:t xml:space="preserve"> the envy forms </w:t>
      </w:r>
      <w:r w:rsidR="005B771B">
        <w:t>correlate with</w:t>
      </w:r>
      <w:r w:rsidR="00293F70">
        <w:t xml:space="preserve"> an altered perception of the envier in the eyes of peers. That is,</w:t>
      </w:r>
      <w:r w:rsidR="00F57B6D">
        <w:t xml:space="preserve"> </w:t>
      </w:r>
      <w:r w:rsidR="00F21D11">
        <w:t>the tendency to experience</w:t>
      </w:r>
      <w:r w:rsidR="00293F70">
        <w:t xml:space="preserve"> </w:t>
      </w:r>
      <w:r w:rsidR="00F57B6D">
        <w:t xml:space="preserve">benign envy </w:t>
      </w:r>
      <w:r w:rsidR="007D18BF">
        <w:t>correlates with</w:t>
      </w:r>
      <w:r w:rsidR="00F57B6D">
        <w:t xml:space="preserve"> </w:t>
      </w:r>
      <w:r w:rsidR="0020376F">
        <w:t xml:space="preserve">the </w:t>
      </w:r>
      <w:r w:rsidR="00F57B6D">
        <w:t>envier’s</w:t>
      </w:r>
      <w:r w:rsidR="0020376F">
        <w:t xml:space="preserve"> social potency</w:t>
      </w:r>
      <w:r w:rsidR="008110EA">
        <w:t xml:space="preserve"> as perceived by others</w:t>
      </w:r>
      <w:r w:rsidR="0020376F">
        <w:t xml:space="preserve"> (indicative</w:t>
      </w:r>
      <w:r w:rsidR="008110EA">
        <w:t xml:space="preserve"> of prestige), and the tendency to experience malicious envy </w:t>
      </w:r>
      <w:r w:rsidR="007D18BF">
        <w:t>correlates with</w:t>
      </w:r>
      <w:r w:rsidR="00B768D0">
        <w:t xml:space="preserve"> the envier’s social conflict as perceived by others (indicative of dominance).</w:t>
      </w:r>
      <w:r w:rsidR="00C51D0C">
        <w:t xml:space="preserve"> </w:t>
      </w:r>
      <w:r w:rsidR="00494337">
        <w:t xml:space="preserve">In line with these findings, benign envy </w:t>
      </w:r>
      <w:r w:rsidR="00372B22">
        <w:t>correlates with</w:t>
      </w:r>
      <w:r w:rsidR="00494337">
        <w:t xml:space="preserve"> </w:t>
      </w:r>
      <w:r w:rsidR="00B84E9E">
        <w:t xml:space="preserve">a higher standing in the </w:t>
      </w:r>
      <w:r w:rsidR="006639EB">
        <w:t>occupational hierarchy at work</w:t>
      </w:r>
      <w:r w:rsidR="00DA0B51">
        <w:t xml:space="preserve">, even if this requires to engage in deceptive </w:t>
      </w:r>
      <w:r w:rsidR="000333FC">
        <w:t>strategies</w:t>
      </w:r>
      <w:r w:rsidR="006639EB">
        <w:t xml:space="preserve"> such as </w:t>
      </w:r>
      <w:r w:rsidR="00066DD0">
        <w:t xml:space="preserve">concealing true intentions, using ingratiation, or </w:t>
      </w:r>
      <w:r w:rsidR="00C739DF">
        <w:t>telling others what they want to hear to gain their compliance</w:t>
      </w:r>
      <w:r w:rsidR="00494337">
        <w:t xml:space="preserve"> </w:t>
      </w:r>
      <w:r w:rsidR="00494337">
        <w:fldChar w:fldCharType="begin"/>
      </w:r>
      <w:r w:rsidR="00494337">
        <w:instrText xml:space="preserve"> ADDIN ZOTERO_ITEM CSL_CITATION {"citationID":"7tFCfo22","properties":{"formattedCitation":"(Lange, Paulhus, et al. 2018)","plainCitation":"(Lange, Paulhus, et al. 2018)","noteIndex":0},"citationItems":[{"id":4161,"uris":["http://zotero.org/users/local/u7wTCDCU/items/6LVK5Q6P"],"uri":["http://zotero.org/users/local/u7wTCDCU/items/6LVK5Q6P"],"itemData":{"id":4161,"type":"article-journal","container-title":"Personality and Social Psychology Bulletin","DOI":"10.1177/0146167217746340","ISSN":"0146-1672, 1552-7433","issue":"4","language":"en","page":"601-614","source":"CrossRef","title":"Elucidating the dark side of envy: Distinctive links of benign and malicious envy with dark personalities","title-short":"Elucidating the Dark Side of Envy","volume":"44","author":[{"family":"Lange","given":"Jens"},{"family":"Paulhus","given":"Delroy L."},{"family":"Crusius","given":"Jan"}],"issued":{"date-parts":[["2018"]]}}}],"schema":"https://github.com/citation-style-language/schema/raw/master/csl-citation.json"} </w:instrText>
      </w:r>
      <w:r w:rsidR="00494337">
        <w:fldChar w:fldCharType="separate"/>
      </w:r>
      <w:r w:rsidR="00494337" w:rsidRPr="00494337">
        <w:t>(Lange, Paulhus, et al. 2018)</w:t>
      </w:r>
      <w:r w:rsidR="00494337">
        <w:fldChar w:fldCharType="end"/>
      </w:r>
      <w:r w:rsidR="007C6295">
        <w:t>.</w:t>
      </w:r>
      <w:r>
        <w:t xml:space="preserve"> </w:t>
      </w:r>
      <w:r w:rsidR="008C062D">
        <w:t>Thus</w:t>
      </w:r>
      <w:r>
        <w:t>, envy</w:t>
      </w:r>
      <w:r w:rsidR="008C062D">
        <w:t xml:space="preserve"> has a social function in that it</w:t>
      </w:r>
      <w:r>
        <w:t xml:space="preserve"> contributes to the regulation of social status</w:t>
      </w:r>
      <w:r w:rsidR="00B768D0">
        <w:t xml:space="preserve"> and it also serves the intrapersonal function of </w:t>
      </w:r>
      <w:r w:rsidR="00623173">
        <w:t>reducing the pai</w:t>
      </w:r>
      <w:r w:rsidR="00393D16">
        <w:t>n that</w:t>
      </w:r>
      <w:r w:rsidR="002F78A7">
        <w:t xml:space="preserve"> originally resulted from the</w:t>
      </w:r>
      <w:r w:rsidR="00766674">
        <w:t xml:space="preserve"> </w:t>
      </w:r>
      <w:r w:rsidR="004A25F4">
        <w:t>unfavorable standing as compared to the other person</w:t>
      </w:r>
      <w:r>
        <w:t xml:space="preserve"> </w:t>
      </w:r>
      <w:r>
        <w:fldChar w:fldCharType="begin"/>
      </w:r>
      <w:r w:rsidR="003D4BD5">
        <w:instrText xml:space="preserve"> ADDIN ZOTERO_ITEM CSL_CITATION {"citationID":"iao9SG58","properties":{"formattedCitation":"(Fiske 2010; Belk 2011; Crusius and Lange 2017)","plainCitation":"(Fiske 2010; Belk 2011; Crusius and Lange 2017)","noteIndex":0},"citationItems":[{"id":1300,"uris":["http://zotero.org/users/local/u7wTCDCU/items/ZJ59244I"],"uri":["http://zotero.org/users/local/u7wTCDCU/items/ZJ59244I"],"itemData":{"id":1300,"type":"article-journal","container-title":"AMS Review","DOI":"10.1007/s13162-011-0018-x","ISSN":"1869-814X, 1869-8182","issue":"3-4","page":"117-134","source":"CrossRef","title":"Benign envy","volume":"1","author":[{"family":"Belk","given":"Russell"}],"issued":{"date-parts":[["2011",12,7]]}}},{"id":2841,"uris":["http://zotero.org/users/local/u7wTCDCU/items/7IZZZ2T9"],"uri":["http://zotero.org/users/local/u7wTCDCU/items/7IZZZ2T9"],"itemData":{"id":2841,"type":"chapter","container-title":"Envy at work and in organizations: Research, theory, and applications","event-place":"New York, NY","page":"85-110","publisher":"Oxford University Press","publisher-place":"New York, NY","title":"How do people respond to threatened social status? Moderators of benign versus malicious envy","author":[{"family":"Crusius","given":"Jan"},{"family":"Lange","given":"Jens"}],"editor":[{"family":"Smith","given":"R. H."},{"family":"Merlone","given":"U."},{"family":"Duffy","given":"M. K."}],"issued":{"date-parts":[["2017"]]}}},{"id":461,"uris":["http://zotero.org/users/local/u7wTCDCU/items/V3RTDGPP"],"uri":["http://zotero.org/users/local/u7wTCDCU/items/V3RTDGPP"],"itemData":{"id":461,"type":"article-journal","container-title":"American Psychologist","DOI":"10.1037/0003-066X.65.8.698","issue":"8","page":"698-706","title":"Envy up, scorn down: How comparison divides us","volume":"65","author":[{"family":"Fiske","given":"Susan T."}],"issued":{"date-parts":[["2010"]]}}}],"schema":"https://github.com/citation-style-language/schema/raw/master/csl-citation.json"} </w:instrText>
      </w:r>
      <w:r>
        <w:fldChar w:fldCharType="separate"/>
      </w:r>
      <w:r w:rsidR="003D4BD5" w:rsidRPr="003D4BD5">
        <w:t>(Fiske 2010; Belk 2011; Crusius and Lange 2017)</w:t>
      </w:r>
      <w:r>
        <w:fldChar w:fldCharType="end"/>
      </w:r>
      <w:r>
        <w:t>.</w:t>
      </w:r>
    </w:p>
    <w:p w14:paraId="3DBB7F62" w14:textId="16916E66" w:rsidR="00F93ABA" w:rsidRDefault="00F93ABA" w:rsidP="00F93ABA">
      <w:r>
        <w:t xml:space="preserve">Yet this is not to say that envy will always be functional. Even if emotions can serve social </w:t>
      </w:r>
      <w:r w:rsidR="00322F4F">
        <w:t xml:space="preserve">and intrapersonal </w:t>
      </w:r>
      <w:r>
        <w:t>functions, they may manifest in various ways in specific contexts</w:t>
      </w:r>
      <w:r w:rsidR="009D6E74">
        <w:t xml:space="preserve">. </w:t>
      </w:r>
      <w:r w:rsidR="00C4398E">
        <w:t>Many manifestations of emotions in social and in</w:t>
      </w:r>
      <w:r w:rsidR="0024124B">
        <w:t>dividual situations will probably</w:t>
      </w:r>
      <w:r w:rsidR="0024124B">
        <w:rPr>
          <w:rStyle w:val="Kommentarzeichen"/>
        </w:rPr>
        <w:t xml:space="preserve"> </w:t>
      </w:r>
      <w:r>
        <w:t xml:space="preserve">turn out to </w:t>
      </w:r>
      <w:r>
        <w:lastRenderedPageBreak/>
        <w:t xml:space="preserve">be dysfunctional </w:t>
      </w:r>
      <w:r>
        <w:fldChar w:fldCharType="begin"/>
      </w:r>
      <w:r w:rsidR="00CA1103">
        <w:instrText xml:space="preserve"> ADDIN ZOTERO_ITEM CSL_CITATION {"citationID":"8BGrJ0lw","properties":{"formattedCitation":"(e.g., Fischer and Manstead 2016)","plainCitation":"(e.g., Fischer and Manstead 2016)","noteIndex":0},"citationItems":[{"id":5003,"uris":["http://zotero.org/users/local/u7wTCDCU/items/WZVIAHMW"],"uri":["http://zotero.org/users/local/u7wTCDCU/items/WZVIAHMW"],"itemData":{"id":5003,"type":"chapter","container-title":"Handbook of Emotions","event-place":"New York","page":"424-439","publisher":"Guilford Press","publisher-place":"New York","title":"Social functions of emotion and emotion regulation","author":[{"family":"Fischer","given":"A. H."},{"family":"Manstead","given":"A. S. R."}],"editor":[{"family":"Barrett","given":"L. F."},{"family":"Lewis","given":"M."},{"family":"Haviland-Jones","given":"J. M."}],"issued":{"date-parts":[["2016"]]}},"prefix":"e.g., "}],"schema":"https://github.com/citation-style-language/schema/raw/master/csl-citation.json"} </w:instrText>
      </w:r>
      <w:r>
        <w:fldChar w:fldCharType="separate"/>
      </w:r>
      <w:r w:rsidR="00CA1103" w:rsidRPr="00CA1103">
        <w:t>(e.g., Fischer and Manstead 2016)</w:t>
      </w:r>
      <w:r>
        <w:fldChar w:fldCharType="end"/>
      </w:r>
      <w:r>
        <w:t xml:space="preserve">. For </w:t>
      </w:r>
      <w:r w:rsidR="005C0F4F">
        <w:t>instance</w:t>
      </w:r>
      <w:r>
        <w:t>, it is easily imaginable that benign envy may activate outcomes that do not lead to eventual success</w:t>
      </w:r>
      <w:r w:rsidR="004E5476">
        <w:t xml:space="preserve"> in the </w:t>
      </w:r>
      <w:proofErr w:type="gramStart"/>
      <w:r w:rsidR="004E5476">
        <w:t>long-run</w:t>
      </w:r>
      <w:proofErr w:type="gramEnd"/>
      <w:r w:rsidR="004E5476">
        <w:t>, despite the enviers motivation to achieve it.</w:t>
      </w:r>
      <w:r>
        <w:t xml:space="preserve"> </w:t>
      </w:r>
      <w:r w:rsidR="004E5476">
        <w:t>O</w:t>
      </w:r>
      <w:r>
        <w:t xml:space="preserve">r malicious envy </w:t>
      </w:r>
      <w:r w:rsidR="004E5476">
        <w:t>could lead to</w:t>
      </w:r>
      <w:r w:rsidR="001763C2">
        <w:t xml:space="preserve"> </w:t>
      </w:r>
      <w:r>
        <w:t>outcomes that fail to harm the envied person’s position. Accordingly, the functionality of envy depends on contextual and personal variables.</w:t>
      </w:r>
    </w:p>
    <w:p w14:paraId="5D129FA1" w14:textId="77777777" w:rsidR="00F93ABA" w:rsidRPr="00730296" w:rsidRDefault="00F93ABA" w:rsidP="00F93ABA">
      <w:pPr>
        <w:ind w:firstLine="0"/>
        <w:rPr>
          <w:b/>
        </w:rPr>
      </w:pPr>
      <w:r>
        <w:rPr>
          <w:b/>
        </w:rPr>
        <w:t>2.3 Summary of the Nature of Envy</w:t>
      </w:r>
    </w:p>
    <w:p w14:paraId="2E82C9D7" w14:textId="48D6A679" w:rsidR="00F93ABA" w:rsidRDefault="00F93ABA" w:rsidP="00F93ABA">
      <w:r>
        <w:t>In sum, recent research provides an empirically grounded, nuanced perceptive on the nature of envy. The evidence indicates that envy is best defined as an emotion that involves burdensome pain, as well as feelings, cognitions, and motivations directed at improving the envier (i.e., benign envy) or harming the envied person (i.e., malicious envy). Multiple variables affect how an envy episode unfolds</w:t>
      </w:r>
      <w:r w:rsidR="004403A4">
        <w:t>,</w:t>
      </w:r>
      <w:r>
        <w:t xml:space="preserve"> among them are appraisals of personal control to obtain the object or to take the object from the envied person and appraisals of deservingness of the envied person’s advantage. The manifestations of envy contribute to resolving the original problem that elicited the pain, namely the difference between the envier and the envied person. </w:t>
      </w:r>
      <w:r w:rsidR="00C7055E">
        <w:t>From a social perspective</w:t>
      </w:r>
      <w:r>
        <w:t xml:space="preserve">, envy is </w:t>
      </w:r>
      <w:r w:rsidRPr="00576AE3">
        <w:t>functional</w:t>
      </w:r>
      <w:r>
        <w:t xml:space="preserve"> for leveling status differences in terms of prestige or dominance</w:t>
      </w:r>
      <w:r w:rsidR="00406B24">
        <w:t xml:space="preserve"> and improves the envier’s relative standing</w:t>
      </w:r>
      <w:r>
        <w:t>. However, it may well happen that the outcomes of envy turn out to be dysfunctional in a specific context. The functional perspective on envy is free of inherent value judgments about envy, but it can nevertheless inform a philosophically sophisticated approach to the value of envy. This is where we turn next.</w:t>
      </w:r>
    </w:p>
    <w:p w14:paraId="6A861B96" w14:textId="77777777" w:rsidR="00F93ABA" w:rsidRPr="009768FD" w:rsidRDefault="00F93ABA" w:rsidP="00F93ABA">
      <w:pPr>
        <w:ind w:firstLine="0"/>
        <w:jc w:val="center"/>
        <w:rPr>
          <w:b/>
        </w:rPr>
      </w:pPr>
      <w:r>
        <w:rPr>
          <w:b/>
        </w:rPr>
        <w:t>3 The Value of Envy</w:t>
      </w:r>
    </w:p>
    <w:p w14:paraId="5C24C3F5" w14:textId="2474C8D7" w:rsidR="004070DB" w:rsidRDefault="00F93ABA" w:rsidP="00F93ABA">
      <w:r>
        <w:t xml:space="preserve">Just like the nature of envy, the value of envy is part of ongoing debates in philosophy and psychology, while the debates proceeded largely independent of each other. In philosophy, most contributions, historical and contemporary, </w:t>
      </w:r>
      <w:r w:rsidR="004070DB">
        <w:t xml:space="preserve">have </w:t>
      </w:r>
      <w:r>
        <w:t xml:space="preserve">argued that envy is morally bad </w:t>
      </w:r>
      <w:r>
        <w:fldChar w:fldCharType="begin"/>
      </w:r>
      <w:r w:rsidR="00A91D6F">
        <w:instrText xml:space="preserve"> ADDIN ZOTERO_ITEM CSL_CITATION {"citationID":"uk7m5GVL","properties":{"formattedCitation":"(e.g., Aristotle 1925; Roberts 1991; D\\uc0\\u8217{}Arms and Kerr 2008)","plainCitation":"(e.g., Aristotle 1925; Roberts 1991; D’Arms and Kerr 2008)","noteIndex":0},"citationItems":[{"id":2126,"uris":["http://zotero.org/users/local/u7wTCDCU/items/CSIERWGR"],"uri":["http://zotero.org/users/local/u7wTCDCU/items/CSIERWGR"],"itemData":{"id":2126,"type":"book","event-place":"New York","publisher":"Oxford University Press","publisher-place":"New York","title":"The Nicomachean ethics","author":[{"literal":"Aristotle"}],"issued":{"date-parts":[["1925"]]}},"prefix":"e.g., "},{"id":6510,"uris":["http://zotero.org/users/local/u7wTCDCU/items/9D4Q392W"],"uri":["http://zotero.org/users/local/u7wTCDCU/items/9D4Q392W"],"itemData":{"id":6510,"type":"chapter","container-title":"Envy: Theory and research","event-place":"New York","page":"39-59","publisher":"Oxford University Press","publisher-place":"New York","title":"Envy in the philosophical tradition","author":[{"family":"D'Arms","given":"Justin"},{"family":"Kerr","given":"A. D."}],"container-author":[{"family":"Smith","given":"R. H."}],"issued":{"date-parts":[["2008"]]}}},{"id":6365,"uris":["http://zotero.org/users/local/u7wTCDCU/items/8ZS32I9C"],"uri":["http://zotero.org/users/local/u7wTCDCU/items/8ZS32I9C"],"itemData":{"id":6365,"type":"article-journal","container-title":"American Philosophical Quarterly","ISSN":"0003-0481","issue":"1","page":"13-24","title":"What is wrong with wicked feelings?","volume":"28","author":[{"family":"Roberts","given":"Robert C."}],"issued":{"date-parts":[["1991"]]}}}],"schema":"https://github.com/citation-style-language/schema/raw/master/csl-citation.json"} </w:instrText>
      </w:r>
      <w:r>
        <w:fldChar w:fldCharType="separate"/>
      </w:r>
      <w:r w:rsidRPr="000C2CC2">
        <w:t>(e.g., Aristotle 1925; Roberts 1991; D’Arms and Kerr 2008)</w:t>
      </w:r>
      <w:r>
        <w:fldChar w:fldCharType="end"/>
      </w:r>
      <w:r>
        <w:t xml:space="preserve">, even though it may be a fitting response to a situation </w:t>
      </w:r>
      <w:r>
        <w:fldChar w:fldCharType="begin"/>
      </w:r>
      <w:r>
        <w:instrText xml:space="preserve"> ADDIN ZOTERO_ITEM CSL_CITATION {"citationID":"fV3Dfr0V","properties":{"formattedCitation":"(D\\uc0\\u8217{}Arms and Jacobson 2000)","plainCitation":"(D’Arms and Jacobson 2000)","noteIndex":0},"citationItems":[{"id":6367,"uris":["http://zotero.org/users/local/u7wTCDCU/items/BKSB4TP6"],"uri":["http://zotero.org/users/local/u7wTCDCU/items/BKSB4TP6"],"itemData":{"id":6367,"type":"article-journal","container-title":"Philosophy and Phenomenological Research","DOI":"10.2307/2653403","ISSN":"00318205","issue":"1","journalAbbreviation":"Philosophy and Phenomenological Research","page":"65","source":"DOI.org (Crossref)","title":"The moralistic fallacy: On the 'appropriateness' of emotions","title-short":"The Moralistic Fallacy","volume":"61","author":[{"family":"D'Arms","given":"Justin"},{"family":"Jacobson","given":"Daniel"}],"issued":{"date-parts":[["2000",7]]}}}],"schema":"https://github.com/citation-style-language/schema/raw/master/csl-citation.json"} </w:instrText>
      </w:r>
      <w:r>
        <w:fldChar w:fldCharType="separate"/>
      </w:r>
      <w:r w:rsidRPr="000C2CC2">
        <w:t>(D’Arms and Jacobson 2000)</w:t>
      </w:r>
      <w:r>
        <w:fldChar w:fldCharType="end"/>
      </w:r>
      <w:r>
        <w:t xml:space="preserve">. Most of the philosophical </w:t>
      </w:r>
      <w:r>
        <w:lastRenderedPageBreak/>
        <w:t>approaches</w:t>
      </w:r>
      <w:r w:rsidR="004070DB">
        <w:t xml:space="preserve"> have thus</w:t>
      </w:r>
      <w:r>
        <w:t xml:space="preserve"> relied on a conceptualization of envy as primarily malicious. When they </w:t>
      </w:r>
      <w:r w:rsidR="004070DB">
        <w:t xml:space="preserve">have </w:t>
      </w:r>
      <w:r>
        <w:t>consider</w:t>
      </w:r>
      <w:r w:rsidR="004070DB">
        <w:t>ed</w:t>
      </w:r>
      <w:r>
        <w:t xml:space="preserve"> the possibility of multiple ways of conceptualizing envy and its variables, they </w:t>
      </w:r>
      <w:r w:rsidR="004070DB">
        <w:t xml:space="preserve">have done </w:t>
      </w:r>
      <w:r>
        <w:t xml:space="preserve">so by </w:t>
      </w:r>
      <w:r w:rsidR="005E75A0">
        <w:t xml:space="preserve">overlooking </w:t>
      </w:r>
      <w:r>
        <w:t xml:space="preserve">relevant empirical evidence, and arguing that non-malicious forms of envy count as envy only superficially </w:t>
      </w:r>
      <w:r>
        <w:fldChar w:fldCharType="begin"/>
      </w:r>
      <w:r>
        <w:instrText xml:space="preserve"> ADDIN ZOTERO_ITEM CSL_CITATION {"citationID":"JDGl8GSF","properties":{"formattedCitation":"(Taylor 2006)","plainCitation":"(Taylor 2006)","noteIndex":0},"citationItems":[{"id":6511,"uris":["http://zotero.org/users/local/u7wTCDCU/items/VK6UFJYR"],"uri":["http://zotero.org/users/local/u7wTCDCU/items/VK6UFJYR"],"itemData":{"id":6511,"type":"book","event-place":"New York","publisher":"Oxford University Press","publisher-place":"New York","title":"Deadly vices","author":[{"family":"Taylor","given":"G."}],"issued":{"date-parts":[["2006"]]}}}],"schema":"https://github.com/citation-style-language/schema/raw/master/csl-citation.json"} </w:instrText>
      </w:r>
      <w:r>
        <w:fldChar w:fldCharType="separate"/>
      </w:r>
      <w:r w:rsidR="00744952" w:rsidRPr="00744952">
        <w:t>(Taylor 2006)</w:t>
      </w:r>
      <w:r>
        <w:fldChar w:fldCharType="end"/>
      </w:r>
      <w:r>
        <w:t>.</w:t>
      </w:r>
    </w:p>
    <w:p w14:paraId="35DD4B92" w14:textId="0D7D16C0" w:rsidR="00F93ABA" w:rsidRDefault="004070DB" w:rsidP="00F93ABA">
      <w:r>
        <w:t xml:space="preserve">A few authors have noticed </w:t>
      </w:r>
      <w:r w:rsidR="00F93ABA">
        <w:t>that envy is not always related to harming intentions</w:t>
      </w:r>
      <w:r w:rsidR="00CB4B4D">
        <w:t>. They</w:t>
      </w:r>
      <w:r>
        <w:t xml:space="preserve"> have argued that envy </w:t>
      </w:r>
      <w:r w:rsidR="00F93ABA">
        <w:t xml:space="preserve">is potentially morally neutral </w:t>
      </w:r>
      <w:r w:rsidR="00F93ABA">
        <w:fldChar w:fldCharType="begin"/>
      </w:r>
      <w:r w:rsidR="00F93ABA">
        <w:instrText xml:space="preserve"> ADDIN ZOTERO_ITEM CSL_CITATION {"citationID":"OxcoqGPJ","properties":{"formattedCitation":"(Ben-Ze\\uc0\\u8217{}ev 2002)","plainCitation":"(Ben-Ze’ev 2002)","noteIndex":0},"citationItems":[{"id":6356,"uris":["http://zotero.org/users/local/u7wTCDCU/items/VEFFX84S"],"uri":["http://zotero.org/users/local/u7wTCDCU/items/VEFFX84S"],"itemData":{"id":6356,"type":"article-journal","container-title":"Philosophical Explorations","DOI":"10.1080/10002002058538728","ISSN":"1386-9795, 1741-5918","issue":"2","journalAbbreviation":"Philosophical Explorations","language":"en","page":"148-154","source":"DOI.org (Crossref)","title":"Are envy, anger, and resentment moral emotions?","volume":"5","author":[{"family":"Ben-Ze'ev","given":"Aaron"}],"issued":{"date-parts":[["2002",5]]}}}],"schema":"https://github.com/citation-style-language/schema/raw/master/csl-citation.json"} </w:instrText>
      </w:r>
      <w:r w:rsidR="00F93ABA">
        <w:fldChar w:fldCharType="separate"/>
      </w:r>
      <w:r w:rsidR="00F93ABA" w:rsidRPr="000C2CC2">
        <w:t>(Ben-Ze’ev 2002)</w:t>
      </w:r>
      <w:r w:rsidR="00F93ABA">
        <w:fldChar w:fldCharType="end"/>
      </w:r>
      <w:r w:rsidR="00F93ABA">
        <w:t xml:space="preserve">, excusable </w:t>
      </w:r>
      <w:r w:rsidR="00F93ABA">
        <w:fldChar w:fldCharType="begin"/>
      </w:r>
      <w:r w:rsidR="00F93ABA">
        <w:instrText xml:space="preserve"> ADDIN ZOTERO_ITEM CSL_CITATION {"citationID":"9t2aKb3K","properties":{"formattedCitation":"(Bankovsky 2018)","plainCitation":"(Bankovsky 2018)","noteIndex":0},"citationItems":[{"id":6515,"uris":["http://zotero.org/users/local/u7wTCDCU/items/T7WQ7JD2"],"uri":["http://zotero.org/users/local/u7wTCDCU/items/T7WQ7JD2"],"itemData":{"id":6515,"type":"article-journal","abstract":"From the Ancient Greeks, through medieval Christian doctrine, and into the modern age, philosophers have long held envy to be irrational, a position that increasingly accompanies the political view that envy is not a justiﬁcation for redistributing material goods. After deﬁning the features of envy, and considering two arguments in favour of its irrationality, this article opposes the dominant philosophical and political consensus. It does so by deploying Rawls’s much-ignored concept of ‘excusable envy’ to identify a form of envy that is not imprudent and does not mis-describe. With this work completed, the article then argues –no doubt controversially – that excusable envy constitutes good grounds for redistribution or inequality-mitigation. In so doing, the article throws light on the moral signiﬁcance of certain forms of uncivil disobedience, and also offers a new vocabulary for popular ‘politics of envy’ debates, which are yet to acknowledge the role of social institutions in reproducing envy-excusing economic inequalities.","container-title":"Journal of Applied Philosophy","DOI":"10.1111/japp.12194","ISSN":"02643758","issue":"2","journalAbbreviation":"J Appl Philos","language":"en","page":"257-279","source":"DOI.org (Crossref)","title":"Excusing economic envy: On injustice and impotence","title-short":"Excusing Economic Envy","volume":"35","author":[{"family":"Bankovsky","given":"Miriam"}],"issued":{"date-parts":[["2018",5]]}}}],"schema":"https://github.com/citation-style-language/schema/raw/master/csl-citation.json"} </w:instrText>
      </w:r>
      <w:r w:rsidR="00F93ABA">
        <w:fldChar w:fldCharType="separate"/>
      </w:r>
      <w:r w:rsidR="00F93ABA" w:rsidRPr="000C2CC2">
        <w:t>(Bankovsky 2018)</w:t>
      </w:r>
      <w:r w:rsidR="00F93ABA">
        <w:fldChar w:fldCharType="end"/>
      </w:r>
      <w:r w:rsidR="00F93ABA">
        <w:t xml:space="preserve">, reasonable </w:t>
      </w:r>
      <w:r w:rsidR="00F93ABA">
        <w:fldChar w:fldCharType="begin"/>
      </w:r>
      <w:r w:rsidR="00F93ABA">
        <w:instrText xml:space="preserve"> ADDIN ZOTERO_ITEM CSL_CITATION {"citationID":"JOWPC9lI","properties":{"formattedCitation":"(Green 2013)","plainCitation":"(Green 2013)","noteIndex":0},"citationItems":[{"id":6513,"uris":["http://zotero.org/users/local/u7wTCDCU/items/V836RVP7"],"uri":["http://zotero.org/users/local/u7wTCDCU/items/V836RVP7"],"itemData":{"id":6513,"type":"article-journal","abstract":"This article aims to correct the widespread imbalance in contemporary liberal thought, which makes explicit appeal to the “least advantaged” without parallel attention to the “most advantaged” as a distinct group in need of regulatory attention. Rawls's influential theory of justice is perhaps the paradigmatic instance of this imbalance, but I show how a Rawlsian framework nonetheless provides three justifications for why implementers of liberal justice—above all, legislators—should regulate the economic prospects of a polity's richest citizens: as a heuristic device for ensuring that a system of inequalities not reach a level at which inequalities cease being mutually advantageous, as protection against excessive inequalities threatening civic liberty, and as redress for a liberal society's inability to fully realize fair equality of opportunity with regard to education and politics. Against the objection that such arguments amount to a defense of envy, insofar as they support policies that in certain instances impose economic costs on the most advantaged with negative or neutral economic impact on the rest of society, I attend to Rawls's often overlooked distinction between irrational and reasonable forms of envy, showing that any envy involved in the proposed regulation of the most advantaged falls within this latter category.","container-title":"American Political Science Review","DOI":"10.1017/S0003055412000585","ISSN":"0003-0554, 1537-5943","issue":"1","journalAbbreviation":"Am Polit Sci Rev","language":"en","page":"123-138","source":"DOI.org (Crossref)","title":"Rawls and the forgotten figure of the most advantaged: In defense of reasonable envy toward the superrich","title-short":"Rawls and the Forgotten Figure of the Most Advantaged","volume":"107","author":[{"family":"Green","given":"Jeffrey Edward"}],"issued":{"date-parts":[["2013",2]]}}}],"schema":"https://github.com/citation-style-language/schema/raw/master/csl-citation.json"} </w:instrText>
      </w:r>
      <w:r w:rsidR="00F93ABA">
        <w:fldChar w:fldCharType="separate"/>
      </w:r>
      <w:r w:rsidR="00F93ABA" w:rsidRPr="000C2CC2">
        <w:t>(Green 2013)</w:t>
      </w:r>
      <w:r w:rsidR="00F93ABA">
        <w:fldChar w:fldCharType="end"/>
      </w:r>
      <w:r>
        <w:t xml:space="preserve">, </w:t>
      </w:r>
      <w:r w:rsidR="00F93ABA">
        <w:t xml:space="preserve">or </w:t>
      </w:r>
      <w:r>
        <w:t xml:space="preserve">even </w:t>
      </w:r>
      <w:r w:rsidR="00F93ABA">
        <w:t xml:space="preserve">morally </w:t>
      </w:r>
      <w:r>
        <w:t xml:space="preserve">valuable when it </w:t>
      </w:r>
      <w:r w:rsidR="00F93ABA">
        <w:t xml:space="preserve">concerns envied persons’ undeserved advantages, leads to self-improvement, or addresses social inequalities </w:t>
      </w:r>
      <w:r w:rsidR="00F93ABA">
        <w:fldChar w:fldCharType="begin"/>
      </w:r>
      <w:r w:rsidR="00F93ABA">
        <w:instrText xml:space="preserve"> ADDIN ZOTERO_ITEM CSL_CITATION {"citationID":"A3JFY4eA","properties":{"formattedCitation":"(La Caze 2001)","plainCitation":"(La Caze 2001)","noteIndex":0},"citationItems":[{"id":6371,"uris":["http://zotero.org/users/local/u7wTCDCU/items/LAAIZWMY"],"uri":["http://zotero.org/users/local/u7wTCDCU/items/LAAIZWMY"],"itemData":{"id":6371,"type":"article-journal","container-title":"Philosophical Explorations","DOI":"10.1080/13869790108523341","ISSN":"1386-9795, 1741-5918","issue":"1","journalAbbreviation":"Philosophical Explorations","language":"en","page":"31-45","source":"DOI.org (Crossref)","title":"Envy and resentment","volume":"4","author":[{"family":"La Caze","given":"Marguerite"}],"issued":{"date-parts":[["2001",1]]}}}],"schema":"https://github.com/citation-style-language/schema/raw/master/csl-citation.json"} </w:instrText>
      </w:r>
      <w:r w:rsidR="00F93ABA">
        <w:fldChar w:fldCharType="separate"/>
      </w:r>
      <w:r w:rsidR="00F93ABA" w:rsidRPr="000C2CC2">
        <w:t>(La Caze 2001)</w:t>
      </w:r>
      <w:r w:rsidR="00F93ABA">
        <w:fldChar w:fldCharType="end"/>
      </w:r>
      <w:r>
        <w:t xml:space="preserve">, or </w:t>
      </w:r>
      <w:r w:rsidR="00F93ABA">
        <w:t xml:space="preserve">because it shows that the envier cares about objects that contribute to a worthwhile life, a key responsibility of a moral agent </w:t>
      </w:r>
      <w:r w:rsidR="00F93ABA">
        <w:fldChar w:fldCharType="begin"/>
      </w:r>
      <w:r w:rsidR="00F93ABA">
        <w:instrText xml:space="preserve"> ADDIN ZOTERO_ITEM CSL_CITATION {"citationID":"ymzBwwKg","properties":{"formattedCitation":"(Thomason 2015)","plainCitation":"(Thomason 2015)","noteIndex":0},"citationItems":[{"id":6295,"uris":["http://zotero.org/users/local/u7wTCDCU/items/UGBKUSAI"],"uri":["http://zotero.org/users/local/u7wTCDCU/items/UGBKUSAI"],"itemData":{"id":6295,"type":"article-journal","container-title":"The Southern Journal of Philosophy","DOI":"10.1111/sjp.12095","ISSN":"00384283","issue":"1","journalAbbreviation":"South J Philos","language":"en","page":"36-53","source":"DOI.org (Crossref)","title":"The moral value of envy","title-short":"The Moral Value of Envy","volume":"53","author":[{"family":"Thomason","given":"Krista K."}],"issued":{"date-parts":[["2015",3]]}}}],"schema":"https://github.com/citation-style-language/schema/raw/master/csl-citation.json"} </w:instrText>
      </w:r>
      <w:r w:rsidR="00F93ABA">
        <w:fldChar w:fldCharType="separate"/>
      </w:r>
      <w:r w:rsidR="00F93ABA" w:rsidRPr="000C2CC2">
        <w:t>(Thomason 2015)</w:t>
      </w:r>
      <w:r w:rsidR="00F93ABA">
        <w:fldChar w:fldCharType="end"/>
      </w:r>
      <w:r w:rsidR="00F93ABA">
        <w:t>. But even these more envy-friendly perspectives have not consistently or extensively engaged with the empirical literature, often supporting empirical speculations with only anecdotal evidence.</w:t>
      </w:r>
    </w:p>
    <w:p w14:paraId="05A8E01B" w14:textId="31A6F977" w:rsidR="00F93ABA" w:rsidRDefault="00F93ABA" w:rsidP="00F93ABA">
      <w:r>
        <w:t xml:space="preserve">In psychology, similar standpoints on the value of envy exist. Early theoretical approaches conceptualized envy as an emotion that </w:t>
      </w:r>
      <w:r w:rsidR="00D4228C">
        <w:t>is constituted by</w:t>
      </w:r>
      <w:r>
        <w:t xml:space="preserve"> hostility and ill-will, which stem from comparative inferiority for which the envied person is not necessarily responsible </w:t>
      </w:r>
      <w:r>
        <w:fldChar w:fldCharType="begin"/>
      </w:r>
      <w:r>
        <w:instrText xml:space="preserve"> ADDIN ZOTERO_ITEM CSL_CITATION {"citationID":"VP8q5xur","properties":{"formattedCitation":"(Smith and Kim 2007)","plainCitation":"(Smith and Kim 2007)","noteIndex":0},"citationItems":[{"id":476,"uris":["http://zotero.org/users/local/u7wTCDCU/items/9S7RMAYK"],"uri":["http://zotero.org/users/local/u7wTCDCU/items/9S7RMAYK"],"itemData":{"id":476,"type":"article-journal","container-title":"Psychological Bulletin","DOI":"10.1037/0033-2909.133.1.46","ISSN":"1939-1455, 0033-2909","issue":"1","page":"46-64","source":"CrossRef","title":"Comprehending envy.","volume":"133","author":[{"family":"Smith","given":"R. H."},{"family":"Kim","given":"Sung Hee"}],"issued":{"date-parts":[["2007"]]}}}],"schema":"https://github.com/citation-style-language/schema/raw/master/csl-citation.json"} </w:instrText>
      </w:r>
      <w:r>
        <w:fldChar w:fldCharType="separate"/>
      </w:r>
      <w:r w:rsidRPr="00C325AD">
        <w:t>(Smith and Kim 2007)</w:t>
      </w:r>
      <w:r>
        <w:fldChar w:fldCharType="end"/>
      </w:r>
      <w:r>
        <w:t xml:space="preserve">. Therefore, envy was classified as detestable </w:t>
      </w:r>
      <w:r>
        <w:fldChar w:fldCharType="begin"/>
      </w:r>
      <w:r>
        <w:instrText xml:space="preserve"> ADDIN ZOTERO_ITEM CSL_CITATION {"citationID":"1Ze48ubZ","properties":{"formattedCitation":"(Miceli and Castelfranchi 2007)","plainCitation":"(Miceli and Castelfranchi 2007)","noteIndex":0},"citationItems":[{"id":469,"uris":["http://zotero.org/users/local/u7wTCDCU/items/69QZZTUE"],"uri":["http://zotero.org/users/local/u7wTCDCU/items/69QZZTUE"],"itemData":{"id":469,"type":"article-journal","container-title":"Cognition &amp; Emotion","DOI":"10.1080/02699930600814735","ISSN":"0269-9931, 1464-0600","issue":"3","page":"449-479","source":"CrossRef","title":"The envious mind","volume":"21","author":[{"family":"Miceli","given":"Maria"},{"family":"Castelfranchi","given":"Cristiano"}],"issued":{"date-parts":[["2007",4]]}}}],"schema":"https://github.com/citation-style-language/schema/raw/master/csl-citation.json"} </w:instrText>
      </w:r>
      <w:r>
        <w:fldChar w:fldCharType="separate"/>
      </w:r>
      <w:r w:rsidRPr="000C2CC2">
        <w:t>(Miceli and Castelfranchi 2007)</w:t>
      </w:r>
      <w:r>
        <w:fldChar w:fldCharType="end"/>
      </w:r>
      <w:r>
        <w:t xml:space="preserve">. When research on benign and malicious envy emerged, a common criticism was that the two envy forms simply tease apart the </w:t>
      </w:r>
      <w:r w:rsidR="00071EC2">
        <w:t>constructive and destructive</w:t>
      </w:r>
      <w:r>
        <w:t xml:space="preserve"> outcomes of envy</w:t>
      </w:r>
      <w:r w:rsidR="007D17DD">
        <w:t xml:space="preserve"> </w:t>
      </w:r>
      <w:r w:rsidR="007D17DD">
        <w:fldChar w:fldCharType="begin"/>
      </w:r>
      <w:r w:rsidR="007D17DD">
        <w:instrText xml:space="preserve"> ADDIN ZOTERO_ITEM CSL_CITATION {"citationID":"B8FCAfg9","properties":{"formattedCitation":"(Cohen-Charash and Larson 2017)","plainCitation":"(Cohen-Charash and Larson 2017)","noteIndex":0},"citationItems":[{"id":3189,"uris":["http://zotero.org/users/local/u7wTCDCU/items/IEFQ4C8K"],"uri":["http://zotero.org/users/local/u7wTCDCU/items/IEFQ4C8K"],"itemData":{"id":3189,"type":"article-journal","container-title":"Current Directions in Psychological Science","DOI":"10.1177/0963721416683667","issue":"2","page":"174-183","title":"An emotion divided: Studying envy is better than studying “benign” and “malicious” envy","volume":"26","author":[{"family":"Cohen-Charash","given":"Yochi"},{"family":"Larson","given":"E."}],"issued":{"date-parts":[["2017"]]}}}],"schema":"https://github.com/citation-style-language/schema/raw/master/csl-citation.json"} </w:instrText>
      </w:r>
      <w:r w:rsidR="007D17DD">
        <w:fldChar w:fldCharType="separate"/>
      </w:r>
      <w:r w:rsidR="007D17DD" w:rsidRPr="000C2CC2">
        <w:t>(Cohen-Charash and Larson 2017)</w:t>
      </w:r>
      <w:r w:rsidR="007D17DD">
        <w:fldChar w:fldCharType="end"/>
      </w:r>
      <w:r w:rsidR="006C1755">
        <w:t>. Specifically,</w:t>
      </w:r>
      <w:r w:rsidR="002F24F9">
        <w:t xml:space="preserve"> the criticism was that</w:t>
      </w:r>
      <w:r>
        <w:t xml:space="preserve"> benign envy</w:t>
      </w:r>
      <w:r w:rsidR="00AB46CA">
        <w:t xml:space="preserve"> includes only construct</w:t>
      </w:r>
      <w:r w:rsidR="002E0148">
        <w:t>i</w:t>
      </w:r>
      <w:r w:rsidR="00AB46CA">
        <w:t>ve outcomes</w:t>
      </w:r>
      <w:r w:rsidR="002E0148">
        <w:t xml:space="preserve"> and is</w:t>
      </w:r>
      <w:r>
        <w:t xml:space="preserve"> </w:t>
      </w:r>
      <w:r w:rsidR="002E0148">
        <w:t xml:space="preserve">therefore </w:t>
      </w:r>
      <w:r>
        <w:t>socially desirable and easily admitted to others</w:t>
      </w:r>
      <w:r w:rsidR="002E0148">
        <w:t>. In contrast,</w:t>
      </w:r>
      <w:r>
        <w:t xml:space="preserve"> malicious envy</w:t>
      </w:r>
      <w:r w:rsidR="00C9585D">
        <w:t xml:space="preserve"> includes only destructive outcomes and is</w:t>
      </w:r>
      <w:r>
        <w:t xml:space="preserve"> </w:t>
      </w:r>
      <w:r w:rsidR="00C9585D">
        <w:t xml:space="preserve">therefore </w:t>
      </w:r>
      <w:r>
        <w:t xml:space="preserve">socially undesirable and usually disguised. However, other research </w:t>
      </w:r>
      <w:r w:rsidR="004070DB">
        <w:t xml:space="preserve">shows </w:t>
      </w:r>
      <w:r>
        <w:t xml:space="preserve">that benign envy can foster socially undesirable outcomes such as Machiavellian intentions </w:t>
      </w:r>
      <w:r>
        <w:fldChar w:fldCharType="begin"/>
      </w:r>
      <w:r>
        <w:instrText xml:space="preserve"> ADDIN ZOTERO_ITEM CSL_CITATION {"citationID":"PuqwwobM","properties":{"formattedCitation":"(Lange, Paulhus, et al. 2018)","plainCitation":"(Lange, Paulhus, et al. 2018)","noteIndex":0},"citationItems":[{"id":4161,"uris":["http://zotero.org/users/local/u7wTCDCU/items/6LVK5Q6P"],"uri":["http://zotero.org/users/local/u7wTCDCU/items/6LVK5Q6P"],"itemData":{"id":4161,"type":"article-journal","container-title":"Personality and Social Psychology Bulletin","DOI":"10.1177/0146167217746340","ISSN":"0146-1672, 1552-7433","issue":"4","language":"en","page":"601-614","source":"CrossRef","title":"Elucidating the dark side of envy: Distinctive links of benign and malicious envy with dark personalities","title-short":"Elucidating the Dark Side of Envy","volume":"44","author":[{"family":"Lange","given":"Jens"},{"family":"Paulhus","given":"Delroy L."},{"family":"Crusius","given":"Jan"}],"issued":{"date-parts":[["2018"]]}}}],"schema":"https://github.com/citation-style-language/schema/raw/master/csl-citation.json"} </w:instrText>
      </w:r>
      <w:r>
        <w:fldChar w:fldCharType="separate"/>
      </w:r>
      <w:r w:rsidRPr="000C2CC2">
        <w:t>(Lange, Paulhus, et al. 2018)</w:t>
      </w:r>
      <w:r>
        <w:fldChar w:fldCharType="end"/>
      </w:r>
      <w:r>
        <w:t xml:space="preserve"> or overconsumption </w:t>
      </w:r>
      <w:r>
        <w:fldChar w:fldCharType="begin"/>
      </w:r>
      <w:r>
        <w:instrText xml:space="preserve"> ADDIN ZOTERO_ITEM CSL_CITATION {"citationID":"BpfaSnCE","properties":{"formattedCitation":"(Belk 2011)","plainCitation":"(Belk 2011)","noteIndex":0},"citationItems":[{"id":1300,"uris":["http://zotero.org/users/local/u7wTCDCU/items/ZJ59244I"],"uri":["http://zotero.org/users/local/u7wTCDCU/items/ZJ59244I"],"itemData":{"id":1300,"type":"article-journal","container-title":"AMS Review","DOI":"10.1007/s13162-011-0018-x","ISSN":"1869-814X, 1869-8182","issue":"3-4","page":"117-134","source":"CrossRef","title":"Benign envy","volume":"1","author":[{"family":"Belk","given":"Russell"}],"issued":{"date-parts":[["2011",12,7]]}}}],"schema":"https://github.com/citation-style-language/schema/raw/master/csl-citation.json"} </w:instrText>
      </w:r>
      <w:r>
        <w:fldChar w:fldCharType="separate"/>
      </w:r>
      <w:r w:rsidRPr="000C2CC2">
        <w:t>(Belk 2011)</w:t>
      </w:r>
      <w:r>
        <w:fldChar w:fldCharType="end"/>
      </w:r>
      <w:r>
        <w:t xml:space="preserve"> and that malicious envy can foster socially desirable outcomes such as outcome-focused goal pursuit </w:t>
      </w:r>
      <w:r>
        <w:fldChar w:fldCharType="begin"/>
      </w:r>
      <w:r w:rsidR="00A91D6F">
        <w:instrText xml:space="preserve"> ADDIN ZOTERO_ITEM CSL_CITATION {"citationID":"dIpHf1ek","properties":{"formattedCitation":"(Salerno et al. 2019)","plainCitation":"(Salerno et al. 2019)","noteIndex":0},"citationItems":[{"id":5350,"uris":["http://zotero.org/users/local/u7wTCDCU/items/VBDDKTPE"],"uri":["http://zotero.org/users/local/u7wTCDCU/items/VBDDKTPE"],"itemData":{"id":5350,"type":"article-journal","container-title":"Journal of Consumer Research","DOI":"10.1093/jcr/ucy077","ISSN":"0093-5301, 1537-5277","issue":"2","language":"en","page":"388-405","source":"Crossref","title":"The bad can be good: When benign and malicious envy motivate goal pursuit","title-short":"The Bad Can Be Good","volume":"46","author":[{"family":"Salerno","given":"Anthony"},{"family":"Laran","given":"Juliano"},{"family":"Janiszewski","given":"Chris"}],"issued":{"date-parts":[["2019"]]}}}],"schema":"https://github.com/citation-style-language/schema/raw/master/csl-citation.json"} </w:instrText>
      </w:r>
      <w:r>
        <w:fldChar w:fldCharType="separate"/>
      </w:r>
      <w:r w:rsidR="00A91D6F" w:rsidRPr="00A91D6F">
        <w:t>(Salerno et al. 2019)</w:t>
      </w:r>
      <w:r>
        <w:fldChar w:fldCharType="end"/>
      </w:r>
      <w:r>
        <w:t xml:space="preserve"> or social punishment of arrogant high-achievers </w:t>
      </w:r>
      <w:r>
        <w:fldChar w:fldCharType="begin"/>
      </w:r>
      <w:r>
        <w:instrText xml:space="preserve"> ADDIN ZOTERO_ITEM CSL_CITATION {"citationID":"LnyVk6SF","properties":{"formattedCitation":"(Lange and Boecker 2019)","plainCitation":"(Lange and Boecker 2019)","noteIndex":0},"citationItems":[{"id":2462,"uris":["http://zotero.org/users/local/u7wTCDCU/items/P2SF86K4"],"uri":["http://zotero.org/users/local/u7wTCDCU/items/P2SF86K4"],"itemData":{"id":2462,"type":"article-journal","container-title":"Emotion","DOI":"10.1037/emo0000454","issue":"3","page":"489-502","title":"Schadenfreude as social-functional dominance regulator","volume":"19","author":[{"family":"Lange","given":"Jens"},{"family":"Boecker","given":"Lea"}],"issued":{"date-parts":[["2019"]]}}}],"schema":"https://github.com/citation-style-language/schema/raw/master/csl-citation.json"} </w:instrText>
      </w:r>
      <w:r>
        <w:fldChar w:fldCharType="separate"/>
      </w:r>
      <w:r w:rsidRPr="000C2CC2">
        <w:t>(Lange and Boecker 2019)</w:t>
      </w:r>
      <w:r>
        <w:fldChar w:fldCharType="end"/>
      </w:r>
      <w:r>
        <w:t xml:space="preserve">. In light of these </w:t>
      </w:r>
      <w:r>
        <w:lastRenderedPageBreak/>
        <w:t xml:space="preserve">findings, research in psychology now largely </w:t>
      </w:r>
      <w:r w:rsidR="005B2856">
        <w:t xml:space="preserve">recommends </w:t>
      </w:r>
      <w:r>
        <w:t>refrain</w:t>
      </w:r>
      <w:r w:rsidR="005B2856">
        <w:t>ing</w:t>
      </w:r>
      <w:r>
        <w:t xml:space="preserve"> from value judgments about envy </w:t>
      </w:r>
      <w:r>
        <w:fldChar w:fldCharType="begin"/>
      </w:r>
      <w:r w:rsidR="003D4BD5">
        <w:instrText xml:space="preserve"> ADDIN ZOTERO_ITEM CSL_CITATION {"citationID":"i5DogP1Y","properties":{"formattedCitation":"(Crusius et al. 2020)","plainCitation":"(Crusius et al. 2020)","noteIndex":0},"citationItems":[{"id":6193,"uris":["http://zotero.org/users/local/u7wTCDCU/items/EIPAM79G"],"uri":["http://zotero.org/users/local/u7wTCDCU/items/EIPAM79G"],"itemData":{"id":6193,"type":"article-journal","abstract":"The nature of envy has recently been the subject of a heated debate. Some researchers see envy as a complex, yet unitary construct that despite being hostile in nature can lead to both hostile and nonhostile reactions. Others offer a dual approach to envy, in which envy’s outcomes reflect two types of envy: benign envy, involving upward motivation, and malicious envy, involving hostility against superior others. We compare these competing conceptualizations of envy in an adversarial (yet collaborative) review. Our goal is to aid the consumers of envy research in navigating the intricacies of this debate. We identify agreements and disagreements and describe implications for theory, methodology, and measurement, as well as challenges and opportunities for future work.","container-title":"Emotion Review","DOI":"10.1177/1754073919873131","ISSN":"1754-0739, 1754-0747","issue":"1","journalAbbreviation":"Emotion Review","language":"en","page":"3-21","source":"DOI.org (Crossref)","title":"Envy: An adversarial review and comparison of two competing views","title-short":"Envy","volume":"12","author":[{"family":"Crusius","given":"Jan"},{"family":"Gonzalez","given":"Manuel F."},{"family":"Lange","given":"Jens"},{"family":"Cohen-Charash","given":"Yochi"}],"issued":{"date-parts":[["2020"]]}}}],"schema":"https://github.com/citation-style-language/schema/raw/master/csl-citation.json"} </w:instrText>
      </w:r>
      <w:r>
        <w:fldChar w:fldCharType="separate"/>
      </w:r>
      <w:r w:rsidR="003D4BD5" w:rsidRPr="003D4BD5">
        <w:t>(Crusius et al. 2020)</w:t>
      </w:r>
      <w:r>
        <w:fldChar w:fldCharType="end"/>
      </w:r>
      <w:r>
        <w:t>.</w:t>
      </w:r>
      <w:r w:rsidR="00AE5D71">
        <w:t xml:space="preserve"> </w:t>
      </w:r>
      <w:r w:rsidR="00713859">
        <w:t>Yet, much like a philosophical approach is limited which engages only superficially with empirical evidence, so is a psychological approach which refrains from a thoughtful value assessment.</w:t>
      </w:r>
    </w:p>
    <w:p w14:paraId="3AAA2AE6" w14:textId="08A60745" w:rsidR="00F93ABA" w:rsidRDefault="009163D4" w:rsidP="00F93ABA">
      <w:r>
        <w:t>In sum</w:t>
      </w:r>
      <w:r w:rsidR="007D56AE">
        <w:t>,</w:t>
      </w:r>
      <w:r>
        <w:t xml:space="preserve"> e</w:t>
      </w:r>
      <w:r w:rsidR="00F93ABA">
        <w:t>ven though the debates in philosophy and psychology contributed to research on the value of envy, they are also limited. On the one hand, the debate in philosophy has been informed by sophisticated standards on which to evaluate the value of envy, yet it has lacked empirically grounded research. On the other hand,</w:t>
      </w:r>
      <w:r w:rsidR="00F93ABA" w:rsidRPr="00F35A6F">
        <w:t xml:space="preserve"> </w:t>
      </w:r>
      <w:r w:rsidR="00F93ABA">
        <w:t>the debate in psychology has been informed by empirically grounded research, yet it has lacked sophisticated standards on which to evaluate the value of envy. Combining strengths of both approaches can consequentially illuminate the discussion. To achieve this goal, we need to discuss different dimension</w:t>
      </w:r>
      <w:r w:rsidR="000741E1">
        <w:t>s</w:t>
      </w:r>
      <w:r w:rsidR="00F93ABA">
        <w:t xml:space="preserve"> on which to judge the value of envy.</w:t>
      </w:r>
    </w:p>
    <w:p w14:paraId="2D3C9126" w14:textId="77777777" w:rsidR="00F93ABA" w:rsidRPr="0097663C" w:rsidRDefault="00F93ABA" w:rsidP="00F93ABA">
      <w:pPr>
        <w:ind w:firstLine="0"/>
        <w:rPr>
          <w:b/>
        </w:rPr>
      </w:pPr>
      <w:r>
        <w:rPr>
          <w:b/>
        </w:rPr>
        <w:t>3.1 Dimensions for Judging the Value of Envy</w:t>
      </w:r>
    </w:p>
    <w:p w14:paraId="07991F3F" w14:textId="51F7BBBE" w:rsidR="00F93ABA" w:rsidRDefault="00F93ABA" w:rsidP="00F93ABA">
      <w:r>
        <w:t xml:space="preserve">The empirically derived functional approach to envy </w:t>
      </w:r>
      <w:r w:rsidR="00861BA8">
        <w:t>emphasizes</w:t>
      </w:r>
      <w:r>
        <w:t xml:space="preserve"> that it may </w:t>
      </w:r>
      <w:r w:rsidR="00861BA8">
        <w:t xml:space="preserve">primarily </w:t>
      </w:r>
      <w:r>
        <w:t xml:space="preserve">help the individual to solve intrapersonal and interpersonal tasks. More specifically, the components </w:t>
      </w:r>
      <w:r w:rsidR="00134E62">
        <w:t xml:space="preserve">of envy </w:t>
      </w:r>
      <w:r>
        <w:t xml:space="preserve">are </w:t>
      </w:r>
      <w:r w:rsidRPr="00AE7191">
        <w:rPr>
          <w:i/>
        </w:rPr>
        <w:t>instrumental</w:t>
      </w:r>
      <w:r>
        <w:t xml:space="preserve"> in triggering certain outcomes that contribute to the envier’s well-being and social relationships. For instance, it may not be helpful to just desire the envy object (e.g., a possession), but this desire can spur various behaviors directed at obtaining the envy object (e.g., buying the possession) and thereby be functional for alleviating the painful inferiority the envier experiences.</w:t>
      </w:r>
    </w:p>
    <w:p w14:paraId="7637104B" w14:textId="4FE3E5AB" w:rsidR="00D07387" w:rsidRPr="008A4780" w:rsidRDefault="00F93ABA" w:rsidP="00F93ABA">
      <w:proofErr w:type="gramStart"/>
      <w:r>
        <w:t>In light of</w:t>
      </w:r>
      <w:proofErr w:type="gramEnd"/>
      <w:r>
        <w:t xml:space="preserve"> envy’s functionality, it may seem straightforward to evaluate envy as </w:t>
      </w:r>
      <w:r w:rsidRPr="00697CEB">
        <w:rPr>
          <w:i/>
        </w:rPr>
        <w:t>instrumentally valuable</w:t>
      </w:r>
      <w:r>
        <w:t xml:space="preserve">, but the matter is more complicated for two reasons. First, even though evidence supports </w:t>
      </w:r>
      <w:r w:rsidR="00DE6984">
        <w:t>the conclusion that</w:t>
      </w:r>
      <w:r>
        <w:t xml:space="preserve"> envy can be functional</w:t>
      </w:r>
      <w:r w:rsidR="001A2DA7">
        <w:t xml:space="preserve"> under certain conditions</w:t>
      </w:r>
      <w:r>
        <w:t xml:space="preserve">, its outcomes may </w:t>
      </w:r>
      <w:r w:rsidR="00D73E2B">
        <w:t>sometimes</w:t>
      </w:r>
      <w:r>
        <w:t xml:space="preserve"> turn out to be dysfunctional.</w:t>
      </w:r>
      <w:r w:rsidR="00D73E2B">
        <w:t xml:space="preserve"> That is, just because </w:t>
      </w:r>
      <w:r w:rsidR="004028ED">
        <w:t>envy predicts efforts to regulate the envier’s social status, this is not to say that all these efforts will always be successful</w:t>
      </w:r>
      <w:r w:rsidR="00FD39F8">
        <w:t>.</w:t>
      </w:r>
      <w:r w:rsidR="00D73E2B">
        <w:t xml:space="preserve"> </w:t>
      </w:r>
      <w:r>
        <w:t xml:space="preserve">Therefore, the conditions that can render envy and its outcomes </w:t>
      </w:r>
      <w:r w:rsidR="00654747">
        <w:t xml:space="preserve">instrumentally </w:t>
      </w:r>
      <w:r>
        <w:lastRenderedPageBreak/>
        <w:t>good need to be investigated systematically.</w:t>
      </w:r>
      <w:r w:rsidR="00CF3184">
        <w:t xml:space="preserve"> </w:t>
      </w:r>
      <w:r w:rsidR="00432A93">
        <w:t>Relatedly, just because envy will often be functional,</w:t>
      </w:r>
      <w:r w:rsidR="00D01669">
        <w:t xml:space="preserve"> this is not to say that all value of envy boils down to instrumental value.</w:t>
      </w:r>
      <w:r w:rsidR="008521B7">
        <w:t xml:space="preserve"> </w:t>
      </w:r>
      <w:r w:rsidR="0015243C">
        <w:t>Functional benefits are just one facet of the overall experience of envy.</w:t>
      </w:r>
      <w:r w:rsidR="008A4780">
        <w:t xml:space="preserve"> Hence, it is certainly possible that envy also has </w:t>
      </w:r>
      <w:r w:rsidR="008A4780">
        <w:rPr>
          <w:i/>
        </w:rPr>
        <w:t>non-instrumental value</w:t>
      </w:r>
      <w:r w:rsidR="008A4780">
        <w:t xml:space="preserve">, </w:t>
      </w:r>
      <w:r w:rsidR="0029094D">
        <w:t xml:space="preserve">which </w:t>
      </w:r>
      <w:r w:rsidR="00CF6271">
        <w:t xml:space="preserve">we </w:t>
      </w:r>
      <w:r w:rsidR="0029094D">
        <w:t>here define as being valuable for its own sake</w:t>
      </w:r>
      <w:r w:rsidR="008A4780">
        <w:t>.</w:t>
      </w:r>
    </w:p>
    <w:p w14:paraId="78001ECB" w14:textId="43ED0073" w:rsidR="00654747" w:rsidRDefault="00654747" w:rsidP="00F93ABA">
      <w:r>
        <w:t xml:space="preserve">Second, we need to ask: envy is instrumentally valuable to </w:t>
      </w:r>
      <w:r>
        <w:rPr>
          <w:i/>
        </w:rPr>
        <w:t>whom</w:t>
      </w:r>
      <w:r w:rsidRPr="005E74E0">
        <w:t>?</w:t>
      </w:r>
      <w:r>
        <w:t xml:space="preserve"> What is valuable to an individual’s well-being can be detrimental to the well-being of someone else who is affected by the individual’s actions, or by the </w:t>
      </w:r>
      <w:proofErr w:type="gramStart"/>
      <w:r>
        <w:t>community as a whole</w:t>
      </w:r>
      <w:proofErr w:type="gramEnd"/>
      <w:r>
        <w:t xml:space="preserve">. </w:t>
      </w:r>
      <w:r w:rsidR="0005678F">
        <w:t>A</w:t>
      </w:r>
      <w:r w:rsidR="001B51F9">
        <w:t>n evil</w:t>
      </w:r>
      <w:r w:rsidR="0005678F">
        <w:t xml:space="preserve"> torturer who feels benign envy toward a more experience</w:t>
      </w:r>
      <w:r w:rsidR="00FD39F8">
        <w:t>d</w:t>
      </w:r>
      <w:r w:rsidR="0005678F">
        <w:t xml:space="preserve"> torturer will be motivated to improve their torture skills. According to an amoral perspective which refrains from talking about value, we should say that this kind of envy, which motivates the envier to become better at their job, and thus to ascend in the social hierarchy (</w:t>
      </w:r>
      <w:r w:rsidR="00AE05AB">
        <w:t>e.g.,</w:t>
      </w:r>
      <w:r w:rsidR="0005678F">
        <w:t xml:space="preserve"> the person gets promoted and allowed to torture more prisoners), is accompanied by a boost in self-esteem and causes a genuine improvement in their material and emotional well-being. But this is a horrific thing to say.</w:t>
      </w:r>
    </w:p>
    <w:p w14:paraId="4C2EC6B1" w14:textId="2A887FEA" w:rsidR="0029688E" w:rsidRDefault="0005678F" w:rsidP="002417BD">
      <w:r>
        <w:t xml:space="preserve">There are </w:t>
      </w:r>
      <w:r w:rsidR="008E184E">
        <w:t>at least two</w:t>
      </w:r>
      <w:r>
        <w:t xml:space="preserve"> dimensions </w:t>
      </w:r>
      <w:r w:rsidR="009B3114">
        <w:t xml:space="preserve">we need to </w:t>
      </w:r>
      <w:proofErr w:type="gramStart"/>
      <w:r w:rsidR="009B3114">
        <w:t>take into account</w:t>
      </w:r>
      <w:proofErr w:type="gramEnd"/>
      <w:r>
        <w:t xml:space="preserve">. </w:t>
      </w:r>
      <w:r w:rsidR="00C01C67">
        <w:t xml:space="preserve">Specifically, </w:t>
      </w:r>
      <w:r w:rsidR="008E184E">
        <w:t xml:space="preserve">we assume a </w:t>
      </w:r>
      <w:proofErr w:type="gramStart"/>
      <w:r w:rsidR="008E184E">
        <w:t>widely-shared</w:t>
      </w:r>
      <w:proofErr w:type="gramEnd"/>
      <w:r w:rsidR="008E184E">
        <w:t xml:space="preserve"> distinction between </w:t>
      </w:r>
      <w:r w:rsidR="0017319F">
        <w:t xml:space="preserve">prudential </w:t>
      </w:r>
      <w:r w:rsidR="008E184E">
        <w:t xml:space="preserve">and </w:t>
      </w:r>
      <w:r w:rsidR="0017319F">
        <w:t>moral</w:t>
      </w:r>
      <w:r w:rsidR="008E184E">
        <w:t xml:space="preserve"> value. A classical way of making the distinction derives from Henry Sidgwick’s contrast between </w:t>
      </w:r>
      <w:r w:rsidR="008E184E" w:rsidRPr="0052668F">
        <w:rPr>
          <w:i/>
        </w:rPr>
        <w:t>rational prudence</w:t>
      </w:r>
      <w:r w:rsidR="008E184E">
        <w:t xml:space="preserve">, which aims at one’s personal well-being, and </w:t>
      </w:r>
      <w:r w:rsidR="008E184E" w:rsidRPr="0052668F">
        <w:rPr>
          <w:i/>
        </w:rPr>
        <w:t>rational benevolence</w:t>
      </w:r>
      <w:r w:rsidR="008E184E">
        <w:t xml:space="preserve">, which </w:t>
      </w:r>
      <w:proofErr w:type="gramStart"/>
      <w:r w:rsidR="008E184E">
        <w:t>takes into account</w:t>
      </w:r>
      <w:proofErr w:type="gramEnd"/>
      <w:r w:rsidR="008E184E">
        <w:t xml:space="preserve"> the good of everyone else as much as one’s own. Moral badness and goodness, in this picture, are assessed from “the point of view […] of the universe”</w:t>
      </w:r>
      <w:r w:rsidR="00044B82">
        <w:t xml:space="preserve"> </w:t>
      </w:r>
      <w:r w:rsidR="0052668F">
        <w:fldChar w:fldCharType="begin"/>
      </w:r>
      <w:r w:rsidR="0052668F">
        <w:instrText xml:space="preserve"> ADDIN ZOTERO_ITEM CSL_CITATION {"citationID":"HdpPcfh2","properties":{"formattedCitation":"(Sidgwick 1967; p.382)","plainCitation":"(Sidgwick 1967; p.382)","noteIndex":0},"citationItems":[{"id":6516,"uris":["http://zotero.org/users/local/u7wTCDCU/items/5Z3HTRUI"],"uri":["http://zotero.org/users/local/u7wTCDCU/items/5Z3HTRUI"],"itemData":{"id":6516,"type":"book","event-place":"London","publisher":"Macmillan","publisher-place":"London","title":"The methods of ethics","author":[{"family":"Sidgwick","given":"H."}],"issued":{"date-parts":[["1967"]],"season":"1874"}},"suffix":"; p.382"}],"schema":"https://github.com/citation-style-language/schema/raw/master/csl-citation.json"} </w:instrText>
      </w:r>
      <w:r w:rsidR="0052668F">
        <w:fldChar w:fldCharType="separate"/>
      </w:r>
      <w:r w:rsidR="0052668F" w:rsidRPr="0052668F">
        <w:t>(Sidgwick 1967; p.382)</w:t>
      </w:r>
      <w:r w:rsidR="0052668F">
        <w:fldChar w:fldCharType="end"/>
      </w:r>
      <w:r w:rsidR="008E184E">
        <w:t>.</w:t>
      </w:r>
    </w:p>
    <w:p w14:paraId="14561A6A" w14:textId="121B4217" w:rsidR="008E184E" w:rsidRPr="00C57254" w:rsidRDefault="0029688E" w:rsidP="002417BD">
      <w:r>
        <w:t xml:space="preserve">This distinction holds beyond rationalist approaches to ethics and can be found in some form or </w:t>
      </w:r>
      <w:r w:rsidR="007E6C9D">
        <w:t>an</w:t>
      </w:r>
      <w:r>
        <w:t xml:space="preserve">other in </w:t>
      </w:r>
      <w:proofErr w:type="gramStart"/>
      <w:r>
        <w:t>very different</w:t>
      </w:r>
      <w:proofErr w:type="gramEnd"/>
      <w:r>
        <w:t xml:space="preserve"> philosophical traditions. </w:t>
      </w:r>
      <w:r w:rsidR="00F61C42">
        <w:t xml:space="preserve">For instance, </w:t>
      </w:r>
      <w:r w:rsidR="00C57254">
        <w:t xml:space="preserve">the sentimentalist </w:t>
      </w:r>
      <w:r>
        <w:t xml:space="preserve">David </w:t>
      </w:r>
      <w:r w:rsidR="00F61C42">
        <w:t>Hume</w:t>
      </w:r>
      <w:r w:rsidR="00C57254">
        <w:t xml:space="preserve"> draws a similar distinction between </w:t>
      </w:r>
      <w:r w:rsidR="0017319F">
        <w:t xml:space="preserve">prudence </w:t>
      </w:r>
      <w:r w:rsidR="00C57254">
        <w:t xml:space="preserve">and </w:t>
      </w:r>
      <w:r w:rsidR="0017319F">
        <w:t>morality</w:t>
      </w:r>
      <w:r w:rsidR="00C57254">
        <w:t xml:space="preserve"> when he writes:</w:t>
      </w:r>
      <w:r w:rsidR="00F61C42">
        <w:t xml:space="preserve"> </w:t>
      </w:r>
      <w:r w:rsidR="00C57254">
        <w:t>“</w:t>
      </w:r>
      <w:r w:rsidR="00C57254" w:rsidRPr="00C57254">
        <w:t xml:space="preserve">I am more to be lamented than blamed, if I am mistaken </w:t>
      </w:r>
      <w:proofErr w:type="gramStart"/>
      <w:r w:rsidR="00C57254" w:rsidRPr="00C57254">
        <w:t>with regard to</w:t>
      </w:r>
      <w:proofErr w:type="gramEnd"/>
      <w:r w:rsidR="00C57254" w:rsidRPr="00C57254">
        <w:t xml:space="preserve"> the influence of objects in producing pain or pleasure, or if I know not the proper means of </w:t>
      </w:r>
      <w:r w:rsidR="00C57254" w:rsidRPr="00C57254">
        <w:lastRenderedPageBreak/>
        <w:t xml:space="preserve">satisfying my desires. No one can ever regard such errors as </w:t>
      </w:r>
      <w:r w:rsidR="00C57254">
        <w:t xml:space="preserve">a defect in my moral character” </w:t>
      </w:r>
      <w:r w:rsidR="00864D3E">
        <w:fldChar w:fldCharType="begin"/>
      </w:r>
      <w:r w:rsidR="00864D3E">
        <w:instrText xml:space="preserve"> ADDIN ZOTERO_ITEM CSL_CITATION {"citationID":"SjpRvgqw","properties":{"formattedCitation":"(Hume 1969)","plainCitation":"(Hume 1969)","noteIndex":0},"citationItems":[{"id":6755,"uris":["http://zotero.org/users/local/u7wTCDCU/items/TGU2BCZE"],"uri":["http://zotero.org/users/local/u7wTCDCU/items/TGU2BCZE"],"itemData":{"id":6755,"type":"book","event-place":"London","publisher":"Penguin","publisher-place":"London","title":"A treatise of human nature","author":[{"family":"Hume","given":"D."}],"issued":{"date-parts":[["1969"]]}}}],"schema":"https://github.com/citation-style-language/schema/raw/master/csl-citation.json"} </w:instrText>
      </w:r>
      <w:r w:rsidR="00864D3E">
        <w:fldChar w:fldCharType="separate"/>
      </w:r>
      <w:r w:rsidR="00864D3E" w:rsidRPr="00864D3E">
        <w:t>(Hume 1969)</w:t>
      </w:r>
      <w:r w:rsidR="00864D3E">
        <w:fldChar w:fldCharType="end"/>
      </w:r>
      <w:r w:rsidR="00864D3E">
        <w:t>.</w:t>
      </w:r>
    </w:p>
    <w:p w14:paraId="46401505" w14:textId="7A88D307" w:rsidR="008E184E" w:rsidRDefault="00F61C42" w:rsidP="00864D3E">
      <w:r>
        <w:t>Such</w:t>
      </w:r>
      <w:r w:rsidR="008E184E">
        <w:t xml:space="preserve"> </w:t>
      </w:r>
      <w:r w:rsidR="007E6C9D">
        <w:t xml:space="preserve">a </w:t>
      </w:r>
      <w:r w:rsidR="008E184E">
        <w:t xml:space="preserve">conceptual </w:t>
      </w:r>
      <w:r>
        <w:t xml:space="preserve">distinction </w:t>
      </w:r>
      <w:r w:rsidR="00D120CA">
        <w:t xml:space="preserve">is maintained even in frameworks where </w:t>
      </w:r>
      <w:r w:rsidR="008E184E">
        <w:t>prudence</w:t>
      </w:r>
      <w:r w:rsidR="00D120CA">
        <w:t xml:space="preserve"> is extensionally conceived of</w:t>
      </w:r>
      <w:r w:rsidR="008E184E">
        <w:t xml:space="preserve"> as a subset of morality. For instance, contemporary virtue ethicists would argue that, for the virtuous agent, if something is morally bad, then it is also prudentially bad</w:t>
      </w:r>
      <w:r w:rsidR="00CC0075">
        <w:t xml:space="preserve"> </w:t>
      </w:r>
      <w:r w:rsidR="00B01B98">
        <w:fldChar w:fldCharType="begin"/>
      </w:r>
      <w:r w:rsidR="00D40213">
        <w:instrText xml:space="preserve"> ADDIN ZOTERO_ITEM CSL_CITATION {"citationID":"kSIdiQWu","properties":{"formattedCitation":"(e.g., McDowell 1979; Hursthouse 1999)","plainCitation":"(e.g., McDowell 1979; Hursthouse 1999)","noteIndex":0},"citationItems":[{"id":6756,"uris":["http://zotero.org/users/local/u7wTCDCU/items/7C347ZL9"],"uri":["http://zotero.org/users/local/u7wTCDCU/items/7C347ZL9"],"itemData":{"id":6756,"type":"article-journal","container-title":"The Monist","issue":"3","page":"331-350","title":"Virtue and reason","volume":"62","author":[{"family":"McDowell","given":"J."}],"issued":{"date-parts":[["1979"]]}},"prefix":"e.g., "},{"id":6757,"uris":["http://zotero.org/users/local/u7wTCDCU/items/5FEW4VY7"],"uri":["http://zotero.org/users/local/u7wTCDCU/items/5FEW4VY7"],"itemData":{"id":6757,"type":"book","event-place":"Oxford","publisher":"Oxford University Press","publisher-place":"Oxford","title":"On virtue ethics","author":[{"family":"Hursthouse","given":"R."}],"issued":{"date-parts":[["1999"]]}}}],"schema":"https://github.com/citation-style-language/schema/raw/master/csl-citation.json"} </w:instrText>
      </w:r>
      <w:r w:rsidR="00B01B98">
        <w:fldChar w:fldCharType="separate"/>
      </w:r>
      <w:r w:rsidR="00D40213" w:rsidRPr="00D40213">
        <w:t>(e.g., McDowell 1979; Hursthouse 1999)</w:t>
      </w:r>
      <w:r w:rsidR="00B01B98">
        <w:fldChar w:fldCharType="end"/>
      </w:r>
      <w:r w:rsidR="008E184E">
        <w:t xml:space="preserve">. But even for </w:t>
      </w:r>
      <w:r w:rsidR="00D120CA">
        <w:t xml:space="preserve">such </w:t>
      </w:r>
      <w:r w:rsidR="008E184E">
        <w:t>theories, distinguishing</w:t>
      </w:r>
      <w:r w:rsidR="00D120CA">
        <w:t xml:space="preserve"> between</w:t>
      </w:r>
      <w:r w:rsidR="008E184E">
        <w:t xml:space="preserve"> the </w:t>
      </w:r>
      <w:r w:rsidR="00CC67AB">
        <w:t xml:space="preserve">prudential </w:t>
      </w:r>
      <w:r w:rsidR="00D120CA">
        <w:t xml:space="preserve">and </w:t>
      </w:r>
      <w:r w:rsidR="00CC67AB">
        <w:t xml:space="preserve">moral </w:t>
      </w:r>
      <w:r w:rsidR="00D120CA">
        <w:t>value of envy is possible, and crucial for coping with envy productively</w:t>
      </w:r>
      <w:r w:rsidR="000D44D3">
        <w:t>.</w:t>
      </w:r>
    </w:p>
    <w:p w14:paraId="0DDB82C4" w14:textId="694DDA8B" w:rsidR="00212BF6" w:rsidRDefault="000202E8" w:rsidP="00212BF6">
      <w:r>
        <w:t>Prudential</w:t>
      </w:r>
      <w:r w:rsidR="00D120CA">
        <w:t xml:space="preserve"> and </w:t>
      </w:r>
      <w:r>
        <w:t>moral</w:t>
      </w:r>
      <w:r w:rsidR="00D120CA">
        <w:t xml:space="preserve"> value evidently come apart in the torturer case. </w:t>
      </w:r>
      <w:r w:rsidR="00B35FC7">
        <w:t>The torturer’s</w:t>
      </w:r>
      <w:r w:rsidR="00D120CA">
        <w:t xml:space="preserve"> personal well-being might improve, but the well-being of </w:t>
      </w:r>
      <w:r w:rsidR="00B35FC7">
        <w:t>the</w:t>
      </w:r>
      <w:r w:rsidR="00D120CA">
        <w:t xml:space="preserve"> victims clearly decreases</w:t>
      </w:r>
      <w:r w:rsidR="00882950">
        <w:t xml:space="preserve">. Such a distinction may also occur in envy. </w:t>
      </w:r>
      <w:r w:rsidR="00F140A0">
        <w:t>Therefore</w:t>
      </w:r>
      <w:r w:rsidR="00D7392F">
        <w:t>,</w:t>
      </w:r>
      <w:r w:rsidR="00F140A0">
        <w:t xml:space="preserve"> when considering the value of envy,</w:t>
      </w:r>
      <w:r w:rsidR="00D7392F">
        <w:t xml:space="preserve"> we need to distinguish between </w:t>
      </w:r>
      <w:r>
        <w:t xml:space="preserve">prudential </w:t>
      </w:r>
      <w:r w:rsidR="00D7392F">
        <w:t xml:space="preserve">and </w:t>
      </w:r>
      <w:r>
        <w:t xml:space="preserve">moral </w:t>
      </w:r>
      <w:r w:rsidR="00D7392F">
        <w:t>value a</w:t>
      </w:r>
      <w:r w:rsidR="00B2314E">
        <w:t>s well as</w:t>
      </w:r>
      <w:r w:rsidR="00D7392F">
        <w:t xml:space="preserve"> </w:t>
      </w:r>
      <w:r w:rsidR="00BA71A6">
        <w:t>instrumental</w:t>
      </w:r>
      <w:r w:rsidR="00D7392F">
        <w:t xml:space="preserve"> </w:t>
      </w:r>
      <w:r w:rsidR="00BA71A6">
        <w:t>a</w:t>
      </w:r>
      <w:r w:rsidR="00D7392F">
        <w:t>nd non-instrumental value</w:t>
      </w:r>
      <w:r w:rsidR="00B2314E">
        <w:t>.</w:t>
      </w:r>
    </w:p>
    <w:p w14:paraId="1258BE52" w14:textId="24A29594" w:rsidR="00F93ABA" w:rsidRPr="00D656F9" w:rsidRDefault="00F93ABA" w:rsidP="00212BF6">
      <w:pPr>
        <w:ind w:firstLine="0"/>
        <w:rPr>
          <w:b/>
        </w:rPr>
      </w:pPr>
      <w:r>
        <w:rPr>
          <w:b/>
        </w:rPr>
        <w:t xml:space="preserve">3.2 </w:t>
      </w:r>
      <w:r w:rsidR="00212BF6">
        <w:rPr>
          <w:b/>
        </w:rPr>
        <w:t>T</w:t>
      </w:r>
      <w:r>
        <w:rPr>
          <w:b/>
        </w:rPr>
        <w:t>he Value of Envy</w:t>
      </w:r>
    </w:p>
    <w:p w14:paraId="0B82A821" w14:textId="4A6C9103" w:rsidR="000F5B32" w:rsidRDefault="00F93ABA" w:rsidP="00F93ABA">
      <w:r>
        <w:t xml:space="preserve">We propose to consider the value of envy alongside multiple </w:t>
      </w:r>
      <w:r w:rsidR="00B2314E">
        <w:t>path</w:t>
      </w:r>
      <w:r w:rsidR="00A91211">
        <w:t>way</w:t>
      </w:r>
      <w:r w:rsidR="00B2314E">
        <w:t>s a person can take</w:t>
      </w:r>
      <w:r>
        <w:t>.</w:t>
      </w:r>
      <w:r w:rsidR="007C56B9">
        <w:t xml:space="preserve"> </w:t>
      </w:r>
      <w:r w:rsidR="006B0105">
        <w:t>D</w:t>
      </w:r>
      <w:r w:rsidR="0099668C">
        <w:t xml:space="preserve">epending on </w:t>
      </w:r>
      <w:r w:rsidR="00B1502B">
        <w:t xml:space="preserve">which dimensions of value </w:t>
      </w:r>
      <w:r w:rsidR="006B0105">
        <w:t xml:space="preserve">one considers </w:t>
      </w:r>
      <w:r w:rsidR="00B1502B">
        <w:t xml:space="preserve">and under which conditions </w:t>
      </w:r>
      <w:r w:rsidR="006B0105">
        <w:t>one</w:t>
      </w:r>
      <w:r w:rsidR="00B1502B">
        <w:t xml:space="preserve"> look</w:t>
      </w:r>
      <w:r w:rsidR="006B0105">
        <w:t>s</w:t>
      </w:r>
      <w:r w:rsidR="00B1502B">
        <w:t xml:space="preserve"> at envy</w:t>
      </w:r>
      <w:r w:rsidR="00C443FB">
        <w:t xml:space="preserve"> and its consequences</w:t>
      </w:r>
      <w:r w:rsidR="00B1502B">
        <w:t xml:space="preserve">, </w:t>
      </w:r>
      <w:r w:rsidR="00C443FB">
        <w:t xml:space="preserve">the </w:t>
      </w:r>
      <w:r w:rsidR="00B1502B">
        <w:t>evaluation</w:t>
      </w:r>
      <w:r w:rsidR="00C443FB">
        <w:t xml:space="preserve"> of envy</w:t>
      </w:r>
      <w:r w:rsidR="00B1502B">
        <w:t xml:space="preserve"> will change.</w:t>
      </w:r>
      <w:r w:rsidR="009755C8">
        <w:t xml:space="preserve"> </w:t>
      </w:r>
      <w:r w:rsidR="00C443FB">
        <w:t xml:space="preserve">The </w:t>
      </w:r>
      <w:r w:rsidR="00C5350F">
        <w:t xml:space="preserve">structure </w:t>
      </w:r>
      <w:r w:rsidR="008D1CAD">
        <w:t xml:space="preserve">depicted in Fig. 1 </w:t>
      </w:r>
      <w:r w:rsidR="00FC7AF8">
        <w:t>metaphorically</w:t>
      </w:r>
      <w:r w:rsidR="00F91A10">
        <w:t xml:space="preserve"> </w:t>
      </w:r>
      <w:r w:rsidR="00C5350F">
        <w:t>represents th</w:t>
      </w:r>
      <w:r w:rsidR="00FC7AF8">
        <w:t>e</w:t>
      </w:r>
      <w:r w:rsidR="004061D3">
        <w:t xml:space="preserve"> </w:t>
      </w:r>
      <w:r w:rsidR="008D1CAD">
        <w:t>possible</w:t>
      </w:r>
      <w:r w:rsidR="00714965">
        <w:t xml:space="preserve"> </w:t>
      </w:r>
      <w:r w:rsidR="00FC7AF8">
        <w:t>pathways that lead to</w:t>
      </w:r>
      <w:r w:rsidR="00C26A43">
        <w:t xml:space="preserve"> different evaluations of envy</w:t>
      </w:r>
      <w:r w:rsidR="004226D0">
        <w:t>.</w:t>
      </w:r>
      <w:r w:rsidR="00655B08">
        <w:t xml:space="preserve"> Hence, a multi-componential, functional</w:t>
      </w:r>
      <w:r w:rsidR="00C26A43">
        <w:t xml:space="preserve"> account of envy</w:t>
      </w:r>
      <w:r w:rsidR="000F5B32">
        <w:t xml:space="preserve"> allows deriving a nuanced perspective on the value of envy.</w:t>
      </w:r>
    </w:p>
    <w:p w14:paraId="4A3E22A0" w14:textId="1C09319E" w:rsidR="001A478F" w:rsidRDefault="00F93ABA" w:rsidP="00F93ABA">
      <w:r>
        <w:t xml:space="preserve">Along the first </w:t>
      </w:r>
      <w:r w:rsidR="008D1CAD">
        <w:t>path</w:t>
      </w:r>
      <w:r w:rsidR="008F68EB">
        <w:t>way</w:t>
      </w:r>
      <w:r>
        <w:t>, the functional approach to envy predicts that</w:t>
      </w:r>
      <w:r w:rsidR="00C61497">
        <w:t xml:space="preserve"> </w:t>
      </w:r>
      <w:r w:rsidR="00D87C8B">
        <w:t>envy</w:t>
      </w:r>
      <w:r>
        <w:t xml:space="preserve"> </w:t>
      </w:r>
      <w:r w:rsidR="00C61497">
        <w:t xml:space="preserve">may </w:t>
      </w:r>
      <w:r>
        <w:t>have instrumental value</w:t>
      </w:r>
      <w:r w:rsidR="00C61497">
        <w:t xml:space="preserve">, insofar as it brings about </w:t>
      </w:r>
      <w:r>
        <w:t xml:space="preserve">specific outcomes that a person would evaluate to be good in one of three ways. First, envy </w:t>
      </w:r>
      <w:r w:rsidR="001A478F">
        <w:t xml:space="preserve">may </w:t>
      </w:r>
      <w:r>
        <w:t xml:space="preserve">have both </w:t>
      </w:r>
      <w:r w:rsidR="00CC2B9F">
        <w:t>prudential</w:t>
      </w:r>
      <w:r>
        <w:t xml:space="preserve"> and </w:t>
      </w:r>
      <w:r w:rsidR="00CC2B9F">
        <w:t xml:space="preserve">moral </w:t>
      </w:r>
      <w:r>
        <w:t xml:space="preserve">instrumental value. For benign envy, evidence indicates that it relates to improvement motivation </w:t>
      </w:r>
      <w:r>
        <w:fldChar w:fldCharType="begin"/>
      </w:r>
      <w:r>
        <w:instrText xml:space="preserve"> ADDIN ZOTERO_ITEM CSL_CITATION {"citationID":"gg4jmt3g","properties":{"formattedCitation":"(Lange, Weidman, et al. 2018)","plainCitation":"(Lange, Weidman, et al. 2018)","noteIndex":0},"citationItems":[{"id":4159,"uris":["http://zotero.org/users/local/u7wTCDCU/items/B3EW4U9F"],"uri":["http://zotero.org/users/local/u7wTCDCU/items/B3EW4U9F"],"itemData":{"id":4159,"type":"article-journal","container-title":"Journal of Personality and Social Psychology","DOI":"10.1037/pspi0000118","ISSN":"1939-1315, 0022-3514","issue":"4","language":"en","page":"572-598","source":"CrossRef","title":"The painful duality of envy: Evidence for an integrative theory and a meta-analysis on the relation of envy and schadenfreude.","title-short":"The Painful Duality of Envy","volume":"114","author":[{"family":"Lange","given":"Jens"},{"family":"Weidman","given":"Aaron C."},{"family":"Crusius","given":"Jan"}],"issued":{"date-parts":[["2018"]]}}}],"schema":"https://github.com/citation-style-language/schema/raw/master/csl-citation.json"} </w:instrText>
      </w:r>
      <w:r>
        <w:fldChar w:fldCharType="separate"/>
      </w:r>
      <w:r w:rsidRPr="000C2CC2">
        <w:t>(Lange, Weidman, et al. 2018)</w:t>
      </w:r>
      <w:r>
        <w:fldChar w:fldCharType="end"/>
      </w:r>
      <w:r w:rsidR="00C61497">
        <w:t xml:space="preserve">, which </w:t>
      </w:r>
      <w:r>
        <w:t xml:space="preserve">may translate into actual improvement </w:t>
      </w:r>
      <w:r>
        <w:fldChar w:fldCharType="begin"/>
      </w:r>
      <w:r>
        <w:instrText xml:space="preserve"> ADDIN ZOTERO_ITEM CSL_CITATION {"citationID":"JnTCbULf","properties":{"formattedCitation":"(Lange and Crusius 2015b)","plainCitation":"(Lange and Crusius 2015b)","noteIndex":0},"citationItems":[{"id":1998,"uris":["http://zotero.org/users/local/u7wTCDCU/items/TFVC3CTG"],"uri":["http://zotero.org/users/local/u7wTCDCU/items/TFVC3CTG"],"itemData":{"id":1998,"type":"article-journal","container-title":"Personality and Social Psychology Bulletin","DOI":"10.1177/0146167214564959","issue":"2","page":"284-294","title":"Dispositional envy revisited: Unraveling the motivational dynamics of benign and malicious envy","volume":"41","author":[{"family":"Lange","given":"Jens"},{"family":"Crusius","given":"Jan"}],"issued":{"date-parts":[["2015"]]}}}],"schema":"https://github.com/citation-style-language/schema/raw/master/csl-citation.json"} </w:instrText>
      </w:r>
      <w:r>
        <w:fldChar w:fldCharType="separate"/>
      </w:r>
      <w:r w:rsidRPr="000C2CC2">
        <w:t>(Lange and Crusius 2015b)</w:t>
      </w:r>
      <w:r>
        <w:fldChar w:fldCharType="end"/>
      </w:r>
      <w:r>
        <w:t xml:space="preserve">. Such benignly envious efforts correlate with higher well-being of enviers and </w:t>
      </w:r>
      <w:r>
        <w:lastRenderedPageBreak/>
        <w:t xml:space="preserve">increases in flourishing over time </w:t>
      </w:r>
      <w:r>
        <w:fldChar w:fldCharType="begin"/>
      </w:r>
      <w:r w:rsidR="00A91D6F">
        <w:instrText xml:space="preserve"> ADDIN ZOTERO_ITEM CSL_CITATION {"citationID":"xB0DoR5G","properties":{"formattedCitation":"(Briki 2019; Ng et al. 2020)","plainCitation":"(Briki 2019; Ng et al. 2020)","noteIndex":0},"citationItems":[{"id":4099,"uris":["http://zotero.org/users/local/u7wTCDCU/items/4KBV2XPR"],"uri":["http://zotero.org/users/local/u7wTCDCU/items/4KBV2XPR"],"itemData":{"id":4099,"type":"article-journal","container-title":"Journal of Happiness Studies","DOI":"10.1007/s10902-017-9955-x","ISSN":"1389-4978, 1573-7780","issue":"2","language":"en","page":"523-540","source":"CrossRef","title":"Harmed trait self-control: Why do people with a higher dispositional malicious envy experience lower subjective wellbeing? A cross-sectional study","title-short":"Harmed Trait Self-Control","volume":"20","author":[{"family":"Briki","given":"Walid"}],"issued":{"date-parts":[["2019"]]}}},{"id":6500,"uris":["http://zotero.org/users/local/u7wTCDCU/items/TAJ6FDPY"],"uri":["http://zotero.org/users/local/u7wTCDCU/items/TAJ6FDPY"],"itemData":{"id":6500,"type":"article-journal","abstract":"The association between dispositional envy and subjective well-being has been well-investigated in the literature. Nevertheless, most of these investigations have predominantly (1) focused on the hedonic component of subjective well-being, (2) employed a cross-sectional design, (3) targeted at young adults, and (4) tested the main effects instead of the mediating mechanisms. These limitations might restrict the robustness and generalizability of the observed association between dispositional envy and subjective well-being. To address these gaps, the present research focused on the eudaimonic component of subjective wellbeing, which highlights a purposeful, psychologically flourishing life. Conceptually, the association between dispositional envy and flourishing is paradoxical, such that both a positive and a negative association can be predicted. To examine this unexplored association, three studies were conducted to provide longitudinal evidence for this association as well as to investigate its intrapersonal and interpersonal mediating mechanisms among young adults and adolescents. Converging results indicated that dispositional malicious envy was negatively associated with flourishing, while dispositional benign envy was positively linked with it. In this research, a series of model comparisons was conducted to strengthen our understanding of dispositional envy. Specifically, we compared (1) the extent that dispositional envy was associated with eudaimonic well-being and hedonic well-being, (2) the associations among the two age groups, and (3) the importance of the intrapersonal and interpersonal mechanisms.","container-title":"Journal of Happiness Studies","DOI":"10.1007/s10902-020-00265-1","ISSN":"1389-4978, 1573-7780","journalAbbreviation":"J Happiness Stud","language":"en","source":"DOI.org (Crossref)","title":"Does dispositional envy make you flourish more (or less) in life? An examination of its longitudinal impact and mediating mechanisms among adolescents and young adults","title-short":"Does Dispositional Envy Make You Flourish More (or Less) in Life?","URL":"http://link.springer.com/10.1007/s10902-020-00265-1","author":[{"family":"Ng","given":"Jacky C. K."},{"family":"Au","given":"Algae K. Y."},{"family":"Wong","given":"Helen S. M."},{"family":"Sum","given":"Carmen K. M."},{"family":"Lau","given":"Victor C. Y."}],"accessed":{"date-parts":[["2020",5,20]]},"issued":{"date-parts":[["2020",5,11]]}}}],"schema":"https://github.com/citation-style-language/schema/raw/master/csl-citation.json"} </w:instrText>
      </w:r>
      <w:r>
        <w:fldChar w:fldCharType="separate"/>
      </w:r>
      <w:r w:rsidRPr="000C2CC2">
        <w:t>(Briki 2019; Ng et al. 2020)</w:t>
      </w:r>
      <w:r>
        <w:fldChar w:fldCharType="end"/>
      </w:r>
      <w:r>
        <w:t xml:space="preserve">. Hence, improvement motivation </w:t>
      </w:r>
      <w:r w:rsidR="00BD577F">
        <w:t xml:space="preserve">may have </w:t>
      </w:r>
      <w:r>
        <w:t xml:space="preserve">instrumental value </w:t>
      </w:r>
      <w:r w:rsidR="005B4528">
        <w:t xml:space="preserve">for the person </w:t>
      </w:r>
      <w:r>
        <w:t>because it promotes outcomes that are prudentially good. Moreover, when people acquire skills, this allows them to invest these skills into society</w:t>
      </w:r>
      <w:r w:rsidR="00641389">
        <w:t>,</w:t>
      </w:r>
      <w:r>
        <w:t xml:space="preserve"> for instance in prestige hierarchies </w:t>
      </w:r>
      <w:r>
        <w:fldChar w:fldCharType="begin"/>
      </w:r>
      <w:r>
        <w:instrText xml:space="preserve"> ADDIN ZOTERO_ITEM CSL_CITATION {"citationID":"RzuCujHW","properties":{"formattedCitation":"(Henrich and Gil-White 2001)","plainCitation":"(Henrich and Gil-White 2001)","noteIndex":0},"citationItems":[{"id":2404,"uris":["http://zotero.org/users/local/u7wTCDCU/items/ZB5Y8HE6"],"uri":["http://zotero.org/users/local/u7wTCDCU/items/ZB5Y8HE6"],"itemData":{"id":2404,"type":"article-journal","container-title":"Evolution and Human Behavior","DOI":"10.1016/S1090-5138(00)00071-4","ISSN":"10905138","issue":"3","language":"en","page":"165-196","source":"CrossRef","title":"The evolution of prestige: Freely conferred deference as a mechanism for enhancing the benefits of cultural transmission","title-short":"The evolution of prestige","volume":"22","author":[{"family":"Henrich","given":"Joseph"},{"family":"Gil-White","given":"Francisco J"}],"issued":{"date-parts":[["2001",5]]}}}],"schema":"https://github.com/citation-style-language/schema/raw/master/csl-citation.json"} </w:instrText>
      </w:r>
      <w:r>
        <w:fldChar w:fldCharType="separate"/>
      </w:r>
      <w:r w:rsidRPr="000C2CC2">
        <w:t>(Henrich and Gil-White 2001)</w:t>
      </w:r>
      <w:r>
        <w:fldChar w:fldCharType="end"/>
      </w:r>
      <w:r>
        <w:t xml:space="preserve">. </w:t>
      </w:r>
      <w:r w:rsidR="007B1C8E">
        <w:t xml:space="preserve">Finally, </w:t>
      </w:r>
      <w:r w:rsidR="00BD577F">
        <w:t xml:space="preserve">when benign envy is felt </w:t>
      </w:r>
      <w:proofErr w:type="gramStart"/>
      <w:r w:rsidR="00BD577F">
        <w:t>with regard to</w:t>
      </w:r>
      <w:proofErr w:type="gramEnd"/>
      <w:r w:rsidR="00BD577F">
        <w:t xml:space="preserve"> morally good traits and qualities, the envier’s improvement is not only prudentially</w:t>
      </w:r>
      <w:r w:rsidR="00641389">
        <w:t xml:space="preserve"> good</w:t>
      </w:r>
      <w:r w:rsidR="00BD577F">
        <w:t xml:space="preserve">, but also valuable for others around them. </w:t>
      </w:r>
      <w:r>
        <w:t xml:space="preserve">Hence, </w:t>
      </w:r>
      <w:r w:rsidR="005B4528">
        <w:t>social groups</w:t>
      </w:r>
      <w:r>
        <w:t xml:space="preserve"> </w:t>
      </w:r>
      <w:r w:rsidR="001A478F">
        <w:t xml:space="preserve">may </w:t>
      </w:r>
      <w:r>
        <w:t xml:space="preserve">benefit from benignly envious individuals in the long term, </w:t>
      </w:r>
      <w:r w:rsidR="001A478F">
        <w:t xml:space="preserve">which means that </w:t>
      </w:r>
      <w:r w:rsidR="00626682">
        <w:t xml:space="preserve">benign </w:t>
      </w:r>
      <w:r w:rsidR="001A478F">
        <w:t>envy may have instrumental moral value</w:t>
      </w:r>
      <w:r>
        <w:t>.</w:t>
      </w:r>
    </w:p>
    <w:p w14:paraId="7189F879" w14:textId="20177D0F" w:rsidR="00F93ABA" w:rsidRDefault="00F93ABA" w:rsidP="00F93ABA">
      <w:r>
        <w:t>For malicious envy, evidence indicates that it triggers schadenfreude when arrogant high-achievers fail,</w:t>
      </w:r>
      <w:r w:rsidR="00171217">
        <w:t xml:space="preserve"> changing</w:t>
      </w:r>
      <w:r w:rsidR="00907297">
        <w:t xml:space="preserve"> the public image of these high-achievers and</w:t>
      </w:r>
      <w:r>
        <w:t xml:space="preserve"> putting </w:t>
      </w:r>
      <w:r w:rsidR="00907297">
        <w:t xml:space="preserve">them </w:t>
      </w:r>
      <w:r>
        <w:t xml:space="preserve">in their place </w:t>
      </w:r>
      <w:r>
        <w:fldChar w:fldCharType="begin"/>
      </w:r>
      <w:r>
        <w:instrText xml:space="preserve"> ADDIN ZOTERO_ITEM CSL_CITATION {"citationID":"o6UcWdQw","properties":{"formattedCitation":"(Lange and Boecker 2019)","plainCitation":"(Lange and Boecker 2019)","noteIndex":0},"citationItems":[{"id":2462,"uris":["http://zotero.org/users/local/u7wTCDCU/items/P2SF86K4"],"uri":["http://zotero.org/users/local/u7wTCDCU/items/P2SF86K4"],"itemData":{"id":2462,"type":"article-journal","container-title":"Emotion","DOI":"10.1037/emo0000454","issue":"3","page":"489-502","title":"Schadenfreude as social-functional dominance regulator","volume":"19","author":[{"family":"Lange","given":"Jens"},{"family":"Boecker","given":"Lea"}],"issued":{"date-parts":[["2019"]]}}}],"schema":"https://github.com/citation-style-language/schema/raw/master/csl-citation.json"} </w:instrText>
      </w:r>
      <w:r>
        <w:fldChar w:fldCharType="separate"/>
      </w:r>
      <w:r w:rsidRPr="000C2CC2">
        <w:t>(Lange and Boecker 2019)</w:t>
      </w:r>
      <w:r>
        <w:fldChar w:fldCharType="end"/>
      </w:r>
      <w:r>
        <w:t xml:space="preserve">. Because this consequence leads to potentially lasting pleasure for the envier, it is prudentially good </w:t>
      </w:r>
      <w:r>
        <w:fldChar w:fldCharType="begin"/>
      </w:r>
      <w:r>
        <w:instrText xml:space="preserve"> ADDIN ZOTERO_ITEM CSL_CITATION {"citationID":"8rsN9xlY","properties":{"formattedCitation":"(Fletcher 2008)","plainCitation":"(Fletcher 2008)","noteIndex":0},"citationItems":[{"id":6549,"uris":["http://zotero.org/users/local/u7wTCDCU/items/4RHCIDCY"],"uri":["http://zotero.org/users/local/u7wTCDCU/items/4RHCIDCY"],"itemData":{"id":6549,"type":"article-journal","abstract":"In this article, I examine two of the standard objections to forms of value hedonism. The first is the common claim, most famously made by Bradley and Moore, that Mill's qualitative hedonism is inconsistent. The second is the apparent problem for quantitative hedonism in dealing with malicious pleasures. I argue that qualitative hedonism is consistent, even if it is implausible on other grounds. I then go on to show how our intuitions about malicious pleasure might be misleading.","container-title":"Utilitas","DOI":"10.1017/S0953820808003270","ISSN":"0953-8208, 1741-6183","issue":"4","journalAbbreviation":"Utilitas","language":"en","page":"462-471","source":"DOI.org (Crossref)","title":"The consistency of qualitative hedonism and the value of (at least some) malicious pleasures","volume":"20","author":[{"family":"Fletcher","given":"Guy"}],"issued":{"date-parts":[["2008",12]]}}}],"schema":"https://github.com/citation-style-language/schema/raw/master/csl-citation.json"} </w:instrText>
      </w:r>
      <w:r>
        <w:fldChar w:fldCharType="separate"/>
      </w:r>
      <w:r w:rsidRPr="000C2CC2">
        <w:t>(Fletcher 2008)</w:t>
      </w:r>
      <w:r>
        <w:fldChar w:fldCharType="end"/>
      </w:r>
      <w:r>
        <w:t xml:space="preserve">. Moreover, arrogant high-achievers are widely disliked and spread fear among subordinates </w:t>
      </w:r>
      <w:r>
        <w:fldChar w:fldCharType="begin"/>
      </w:r>
      <w:r>
        <w:instrText xml:space="preserve"> ADDIN ZOTERO_ITEM CSL_CITATION {"citationID":"nqAZEPcV","properties":{"formattedCitation":"(Cheng et al. 2013; Maner and Case 2016)","plainCitation":"(Cheng et al. 2013; Maner and Case 2016)","noteIndex":0},"citationItems":[{"id":1651,"uris":["http://zotero.org/users/local/u7wTCDCU/items/IAUGCJ2Y"],"uri":["http://zotero.org/users/local/u7wTCDCU/items/IAUGCJ2Y"],"itemData":{"id":1651,"type":"article-journal","container-title":"Journal of Personality and Social Psychology","DOI":"10.1037/a0030398","ISSN":"1939-1315, 0022-3514","issue":"1","page":"103-125","source":"CrossRef","title":"Two ways to the top: Evidence that dominance and prestige are distinct yet viable avenues to social rank and influence.","title-short":"Two ways to the top","volume":"104","author":[{"family":"Cheng","given":"Joey T."},{"family":"Tracy","given":"Jessica L."},{"family":"Foulsham","given":"Tom"},{"family":"Kingstone","given":"Alan"},{"family":"Henrich","given":"Joseph"}],"issued":{"date-parts":[["2013"]]}}},{"id":2868,"uris":["http://zotero.org/users/local/u7wTCDCU/items/8YIXJFGP"],"uri":["http://zotero.org/users/local/u7wTCDCU/items/8YIXJFGP"],"itemData":{"id":2868,"type":"chapter","container-title":"Advances in Experimental Social Psychology","language":"en","page":"129-180","publisher":"Elsevier","source":"CrossRef","title":"Dominance and prestige: Dual strategies for navigating social hierarchies","title-short":"Dominance and Prestige","URL":"http://linkinghub.elsevier.com/retrieve/pii/S0065260116300144","volume":"54","author":[{"family":"Maner","given":"J.K."},{"family":"Case","given":"C.R."}],"editor":[{"family":"Olson","given":"James M."},{"family":"Zanna","given":"Mark P."}],"accessed":{"date-parts":[["2016",3,22]]},"issued":{"date-parts":[["2016"]]}}}],"schema":"https://github.com/citation-style-language/schema/raw/master/csl-citation.json"} </w:instrText>
      </w:r>
      <w:r>
        <w:fldChar w:fldCharType="separate"/>
      </w:r>
      <w:r w:rsidRPr="000C2CC2">
        <w:t>(Cheng et al. 2013; Maner and Case 2016)</w:t>
      </w:r>
      <w:r>
        <w:fldChar w:fldCharType="end"/>
      </w:r>
      <w:r>
        <w:t>. Therefore, putting such high-achievers in their place may benefit society at large (except for the high-achiever him-/herself) and is accordingly morally good</w:t>
      </w:r>
      <w:r w:rsidR="003E72E0">
        <w:t xml:space="preserve">, </w:t>
      </w:r>
      <w:r w:rsidR="001A478F">
        <w:t>provided that no other countervailing harm is brought about</w:t>
      </w:r>
      <w:r>
        <w:t>.</w:t>
      </w:r>
    </w:p>
    <w:p w14:paraId="1F053C51" w14:textId="12F34B7E" w:rsidR="001A478F" w:rsidRDefault="00F93ABA" w:rsidP="00F93ABA">
      <w:r>
        <w:t xml:space="preserve">Second, envy </w:t>
      </w:r>
      <w:r w:rsidR="001A478F">
        <w:t xml:space="preserve">may have prudential, but not moral, </w:t>
      </w:r>
      <w:r w:rsidR="00C514D7">
        <w:t>instrumental value</w:t>
      </w:r>
      <w:r>
        <w:t xml:space="preserve">. For benign envy, evidence indicates that it relates to Machiavellian tendencies such as backstabbing </w:t>
      </w:r>
      <w:r>
        <w:fldChar w:fldCharType="begin"/>
      </w:r>
      <w:r>
        <w:instrText xml:space="preserve"> ADDIN ZOTERO_ITEM CSL_CITATION {"citationID":"BsOdWZO5","properties":{"formattedCitation":"(Lange, Paulhus, et al. 2018)","plainCitation":"(Lange, Paulhus, et al. 2018)","noteIndex":0},"citationItems":[{"id":4161,"uris":["http://zotero.org/users/local/u7wTCDCU/items/6LVK5Q6P"],"uri":["http://zotero.org/users/local/u7wTCDCU/items/6LVK5Q6P"],"itemData":{"id":4161,"type":"article-journal","container-title":"Personality and Social Psychology Bulletin","DOI":"10.1177/0146167217746340","ISSN":"0146-1672, 1552-7433","issue":"4","language":"en","page":"601-614","source":"CrossRef","title":"Elucidating the dark side of envy: Distinctive links of benign and malicious envy with dark personalities","title-short":"Elucidating the Dark Side of Envy","volume":"44","author":[{"family":"Lange","given":"Jens"},{"family":"Paulhus","given":"Delroy L."},{"family":"Crusius","given":"Jan"}],"issued":{"date-parts":[["2018"]]}}}],"schema":"https://github.com/citation-style-language/schema/raw/master/csl-citation.json"} </w:instrText>
      </w:r>
      <w:r>
        <w:fldChar w:fldCharType="separate"/>
      </w:r>
      <w:r w:rsidRPr="000C2CC2">
        <w:t>(Lange, Paulhus, et al. 2018)</w:t>
      </w:r>
      <w:r>
        <w:fldChar w:fldCharType="end"/>
      </w:r>
      <w:r>
        <w:t xml:space="preserve">. Under certain conditions, these tendencies indeed </w:t>
      </w:r>
      <w:r w:rsidR="006B055B">
        <w:t xml:space="preserve">correlate with </w:t>
      </w:r>
      <w:r>
        <w:t xml:space="preserve">higher status, for instance </w:t>
      </w:r>
      <w:r w:rsidR="001A478F">
        <w:t>in</w:t>
      </w:r>
      <w:r>
        <w:t xml:space="preserve"> the workplace </w:t>
      </w:r>
      <w:r>
        <w:fldChar w:fldCharType="begin"/>
      </w:r>
      <w:r>
        <w:instrText xml:space="preserve"> ADDIN ZOTERO_ITEM CSL_CITATION {"citationID":"aI8RkwMg","properties":{"formattedCitation":"(Shultz 1993; Hawley 2003; Lange, Paulhus, et al. 2018)","plainCitation":"(Shultz 1993; Hawley 2003; Lange, Paulhus, et al. 2018)","noteIndex":0},"citationItems":[{"id":2118,"uris":["http://zotero.org/users/local/u7wTCDCU/items/E2AF4MGC"],"uri":["http://zotero.org/users/local/u7wTCDCU/items/E2AF4MGC"],"itemData":{"id":2118,"type":"article-journal","container-title":"Merrill-Palmer Quarterly","DOI":"10.1353/mpq.2003.0013","ISSN":"1535-0266","issue":"3","language":"en","page":"279-309","source":"CrossRef","title":"Prosocial and coercive configurations of resource control in early adolescence: A case for the well-adapted Machiavellian","title-short":"Prosocial and Coercive Configurations of Resource Control in Early Adolescence","volume":"49","author":[{"family":"Hawley","given":"Patricia H."}],"issued":{"date-parts":[["2003"]]}}},{"id":4161,"uris":["http://zotero.org/users/local/u7wTCDCU/items/6LVK5Q6P"],"uri":["http://zotero.org/users/local/u7wTCDCU/items/6LVK5Q6P"],"itemData":{"id":4161,"type":"article-journal","container-title":"Personality and Social Psychology Bulletin","DOI":"10.1177/0146167217746340","ISSN":"0146-1672, 1552-7433","issue":"4","language":"en","page":"601-614","source":"CrossRef","title":"Elucidating the dark side of envy: Distinctive links of benign and malicious envy with dark personalities","title-short":"Elucidating the Dark Side of Envy","volume":"44","author":[{"family":"Lange","given":"Jens"},{"family":"Paulhus","given":"Delroy L."},{"family":"Crusius","given":"Jan"}],"issued":{"date-parts":[["2018"]]}}},{"id":3223,"uris":["http://zotero.org/users/local/u7wTCDCU/items/UCPKHVBG"],"uri":["http://zotero.org/users/local/u7wTCDCU/items/UCPKHVBG"],"itemData":{"id":3223,"type":"article-journal","container-title":"Journal of Applied Social Psychology","DOI":"10.1111/j.1559-1816.1993.tb01099.x","ISSN":"0021-9029, 1559-1816","issue":"6","language":"en","page":"478-498","source":"CrossRef","title":"Situational and dispositional predictors of performance: A test of the hypothesized Machiavellianism structure interaction among sales persons","title-short":"Situational and Dispositional Predictors of Performance","volume":"23","author":[{"family":"Shultz","given":"Clifford J."}],"issued":{"date-parts":[["1993",3]]}}}],"schema":"https://github.com/citation-style-language/schema/raw/master/csl-citation.json"} </w:instrText>
      </w:r>
      <w:r>
        <w:fldChar w:fldCharType="separate"/>
      </w:r>
      <w:r w:rsidRPr="000C2CC2">
        <w:t>(Shultz 1993; Hawley 2003; Lange, Paulhus, et al. 2018)</w:t>
      </w:r>
      <w:r>
        <w:fldChar w:fldCharType="end"/>
      </w:r>
      <w:r>
        <w:t xml:space="preserve">. High status, in turn, is a strong predictor of higher well-being </w:t>
      </w:r>
      <w:r>
        <w:fldChar w:fldCharType="begin"/>
      </w:r>
      <w:r>
        <w:instrText xml:space="preserve"> ADDIN ZOTERO_ITEM CSL_CITATION {"citationID":"iAqijsrh","properties":{"formattedCitation":"(Anderson et al. 2015)","plainCitation":"(Anderson et al. 2015)","noteIndex":0},"citationItems":[{"id":2334,"uris":["http://zotero.org/users/local/u7wTCDCU/items/LQ7UUC8U"],"uri":["http://zotero.org/users/local/u7wTCDCU/items/LQ7UUC8U"],"itemData":{"id":2334,"type":"article-journal","container-title":"Psychological Bulletin","DOI":"10.1037/a0038781","ISSN":"1939-1455, 0033-2909","issue":"3","language":"en","page":"574-601","source":"CrossRef","title":"Is the desire for status a fundamental human motive? A review of the empirical literature.","title-short":"Is the Desire for Status a Fundamental Human Motive?","volume":"141","author":[{"family":"Anderson","given":"Cameron"},{"family":"Hildreth","given":"John Angus D."},{"family":"Howland","given":"Laura"}],"issued":{"date-parts":[["2015"]]}}}],"schema":"https://github.com/citation-style-language/schema/raw/master/csl-citation.json"} </w:instrText>
      </w:r>
      <w:r>
        <w:fldChar w:fldCharType="separate"/>
      </w:r>
      <w:r w:rsidRPr="000C2CC2">
        <w:t>(Anderson et al. 2015)</w:t>
      </w:r>
      <w:r>
        <w:fldChar w:fldCharType="end"/>
      </w:r>
      <w:r>
        <w:t xml:space="preserve"> rendering the envy-driven Machiavellian tendencies instrumental in achieving a prudentially good outcome. However, Machiavellian tendencies also relate to various antisocial behaviors that lead to interpersonal </w:t>
      </w:r>
      <w:r w:rsidR="005B4528">
        <w:t xml:space="preserve">conflict </w:t>
      </w:r>
      <w:r>
        <w:fldChar w:fldCharType="begin"/>
      </w:r>
      <w:r>
        <w:instrText xml:space="preserve"> ADDIN ZOTERO_ITEM CSL_CITATION {"citationID":"UsMdJ6AZ","properties":{"formattedCitation":"(Muris et al. 2017)","plainCitation":"(Muris et al. 2017)","noteIndex":0},"citationItems":[{"id":4345,"uris":["http://zotero.org/users/local/u7wTCDCU/items/D2XV87AY"],"uri":["http://zotero.org/users/local/u7wTCDCU/items/D2XV87AY"],"itemData":{"id":4345,"type":"article-journal","container-title":"Perspectives on Psychological Science","DOI":"10.1177/1745691616666070","ISSN":"1745-6916, 1745-6924","issue":"2","language":"en","page":"183-204","source":"Crossref","title":"The malevolent side of human nature: A meta-analysis and critical review of the literature on the Dark Triad (narcissism, Machiavellianism, and psychopathy)","title-short":"The Malevolent Side of Human Nature","volume":"12","author":[{"family":"Muris","given":"Peter"},{"family":"Merckelbach","given":"Harald"},{"family":"Otgaar","given":"Henry"},{"family":"Meijer","given":"Ewout"}],"issued":{"date-parts":[["2017",3]]}}}],"schema":"https://github.com/citation-style-language/schema/raw/master/csl-citation.json"} </w:instrText>
      </w:r>
      <w:r>
        <w:fldChar w:fldCharType="separate"/>
      </w:r>
      <w:r w:rsidRPr="000C2CC2">
        <w:t>(Muris et al. 2017)</w:t>
      </w:r>
      <w:r>
        <w:fldChar w:fldCharType="end"/>
      </w:r>
      <w:r>
        <w:t xml:space="preserve">. Therefore, under </w:t>
      </w:r>
      <w:r w:rsidR="001A478F">
        <w:t xml:space="preserve">these </w:t>
      </w:r>
      <w:r>
        <w:t>conditions, the envy-driven Machiavellian tendencies are morally bad.</w:t>
      </w:r>
    </w:p>
    <w:p w14:paraId="550E2BFF" w14:textId="1847DEEB" w:rsidR="00F93ABA" w:rsidRDefault="00F93ABA" w:rsidP="00F93ABA">
      <w:r>
        <w:lastRenderedPageBreak/>
        <w:t xml:space="preserve">For malicious envy, </w:t>
      </w:r>
      <w:r w:rsidR="009F083F">
        <w:t xml:space="preserve">there is less evidence in this category. </w:t>
      </w:r>
      <w:r w:rsidR="002E46A4">
        <w:t xml:space="preserve">One example </w:t>
      </w:r>
      <w:r w:rsidR="001A478F">
        <w:t>may come from</w:t>
      </w:r>
      <w:r w:rsidR="00D47C67">
        <w:t xml:space="preserve"> studies show</w:t>
      </w:r>
      <w:r w:rsidR="001A478F">
        <w:t>ing</w:t>
      </w:r>
      <w:r w:rsidR="00D47C67">
        <w:t xml:space="preserve"> </w:t>
      </w:r>
      <w:r>
        <w:t xml:space="preserve">that </w:t>
      </w:r>
      <w:r w:rsidR="00D47C67">
        <w:t>malicious envy</w:t>
      </w:r>
      <w:r>
        <w:t xml:space="preserve"> predicts the assignment of rather difficult tasks to an envied person who deservedly outperformed the envier </w:t>
      </w:r>
      <w:r w:rsidR="001A478F">
        <w:t xml:space="preserve">in previous circumstances </w:t>
      </w:r>
      <w:r>
        <w:fldChar w:fldCharType="begin"/>
      </w:r>
      <w:r>
        <w:instrText xml:space="preserve"> ADDIN ZOTERO_ITEM CSL_CITATION {"citationID":"QyEaXxer","properties":{"formattedCitation":"(Lange and Crusius 2015a)","plainCitation":"(Lange and Crusius 2015a)","noteIndex":0},"citationItems":[{"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schema":"https://github.com/citation-style-language/schema/raw/master/csl-citation.json"} </w:instrText>
      </w:r>
      <w:r>
        <w:fldChar w:fldCharType="separate"/>
      </w:r>
      <w:r w:rsidRPr="000C2CC2">
        <w:t>(Lange and Crusius 2015a)</w:t>
      </w:r>
      <w:r>
        <w:fldChar w:fldCharType="end"/>
      </w:r>
      <w:r>
        <w:t xml:space="preserve">. Under the assumption that these more difficult tasks will undermine the envied person’s chances to continue being successful, </w:t>
      </w:r>
      <w:r w:rsidR="00090237">
        <w:t xml:space="preserve">assigning </w:t>
      </w:r>
      <w:r w:rsidR="001A478F">
        <w:t xml:space="preserve">a </w:t>
      </w:r>
      <w:r w:rsidR="00090237">
        <w:t>more difficult task</w:t>
      </w:r>
      <w:r>
        <w:t xml:space="preserve"> may—at least in the short-term—increase the envier’s well-being, rendering such efforts</w:t>
      </w:r>
      <w:r w:rsidR="00695C0A">
        <w:t xml:space="preserve"> instrumental in promoting an outcome that is</w:t>
      </w:r>
      <w:r>
        <w:t xml:space="preserve"> prudentially good. However, as the envied person earned the success, moral observers should actually experience pleasure for the envied person </w:t>
      </w:r>
      <w:r>
        <w:fldChar w:fldCharType="begin"/>
      </w:r>
      <w:r w:rsidR="00FD6209">
        <w:instrText xml:space="preserve"> ADDIN ZOTERO_ITEM CSL_CITATION {"citationID":"iyshSXKW","properties":{"formattedCitation":"(Feather 2006)","plainCitation":"(Feather 2006)","noteIndex":0},"citationItems":[{"id":2051,"uris":["http://zotero.org/users/local/u7wTCDCU/items/JYFB5QSV"],"uri":["http://zotero.org/users/local/u7wTCDCU/items/JYFB5QSV"],"itemData":{"id":2051,"type":"article-journal","container-title":"European Review of Social Psychology","DOI":"10.1080/10463280600662321","ISSN":"1046-3283, 1479-277X","issue":"1","language":"en","page":"38-73","source":"CrossRef","title":"Deservingness and emotions: Applying the structural model of deservingness to the analysis of affective reactions to outcomes","title-short":"Deservingness and emotions","volume":"17","author":[{"family":"Feather","given":"N. T."}],"issued":{"date-parts":[["2006",1]]}}}],"schema":"https://github.com/citation-style-language/schema/raw/master/csl-citation.json"} </w:instrText>
      </w:r>
      <w:r>
        <w:fldChar w:fldCharType="separate"/>
      </w:r>
      <w:r w:rsidR="00FD6209" w:rsidRPr="00FD6209">
        <w:t>(Feather 2006)</w:t>
      </w:r>
      <w:r>
        <w:fldChar w:fldCharType="end"/>
      </w:r>
      <w:r w:rsidR="00BA2FE8">
        <w:t>. If they instead assign more difficult task</w:t>
      </w:r>
      <w:r w:rsidR="009E7625">
        <w:t>s to these deserving others, doing so</w:t>
      </w:r>
      <w:r>
        <w:t xml:space="preserve"> </w:t>
      </w:r>
      <w:r w:rsidR="009E7625">
        <w:t xml:space="preserve">is </w:t>
      </w:r>
      <w:r>
        <w:t>morally bad.</w:t>
      </w:r>
      <w:r w:rsidR="00804C01">
        <w:t xml:space="preserve"> </w:t>
      </w:r>
      <w:r w:rsidR="00441C90">
        <w:t xml:space="preserve">Even though the empirical evidence on the prudential benefits of malicious envy may be lacking, it is plausible that there </w:t>
      </w:r>
      <w:r w:rsidR="003E4B16">
        <w:t>can</w:t>
      </w:r>
      <w:r w:rsidR="005314BE">
        <w:t xml:space="preserve"> be several short-term advantages stemming from causing harm to </w:t>
      </w:r>
      <w:r w:rsidR="003E4B16">
        <w:t>the</w:t>
      </w:r>
      <w:r w:rsidR="005314BE">
        <w:t xml:space="preserve"> envied </w:t>
      </w:r>
      <w:r w:rsidR="003E4B16">
        <w:t>person</w:t>
      </w:r>
      <w:r w:rsidR="005314BE">
        <w:t xml:space="preserve">. If that </w:t>
      </w:r>
      <w:proofErr w:type="gramStart"/>
      <w:r w:rsidR="005314BE">
        <w:t>wasn’t</w:t>
      </w:r>
      <w:proofErr w:type="gramEnd"/>
      <w:r w:rsidR="005314BE">
        <w:t xml:space="preserve"> the case, we would expect much fewer cases of cheating, stealing, sabotaging and even murdering, all of which can sometimes be motivated by malicious envy</w:t>
      </w:r>
      <w:r w:rsidR="00365CD7">
        <w:t>.</w:t>
      </w:r>
      <w:r w:rsidR="005314BE">
        <w:t xml:space="preserve"> </w:t>
      </w:r>
      <w:r w:rsidR="00365CD7">
        <w:t>W</w:t>
      </w:r>
      <w:r w:rsidR="005314BE">
        <w:t>hile these behaviors are socially stigmatized, legally sanctioned</w:t>
      </w:r>
      <w:r w:rsidR="00A05220">
        <w:t>,</w:t>
      </w:r>
      <w:r w:rsidR="005314BE">
        <w:t xml:space="preserve"> and morally condemned, they do bring prudential benefits at least temporarily.</w:t>
      </w:r>
      <w:r w:rsidR="00FE00BC">
        <w:t xml:space="preserve"> When the envier’s deeds remain undetected</w:t>
      </w:r>
      <w:r w:rsidR="007124A5">
        <w:t xml:space="preserve"> and permanently </w:t>
      </w:r>
      <w:r w:rsidR="008A14EA">
        <w:t>lower the standing of the envied person, it is even imaginable that</w:t>
      </w:r>
      <w:r w:rsidR="00E3500A">
        <w:t xml:space="preserve"> the prudential benefits last</w:t>
      </w:r>
      <w:r w:rsidR="000E66F4">
        <w:t xml:space="preserve"> for long periods of time.</w:t>
      </w:r>
    </w:p>
    <w:p w14:paraId="53385655" w14:textId="0747633E" w:rsidR="001A478F" w:rsidRDefault="00F93ABA" w:rsidP="00F93ABA">
      <w:r>
        <w:t xml:space="preserve">Third, envy </w:t>
      </w:r>
      <w:r w:rsidR="001A478F">
        <w:t>may have</w:t>
      </w:r>
      <w:r w:rsidR="00176528">
        <w:t xml:space="preserve"> moral, but not prudential,</w:t>
      </w:r>
      <w:r w:rsidR="001A478F">
        <w:t xml:space="preserve"> instrumental</w:t>
      </w:r>
      <w:r w:rsidR="00176528">
        <w:t xml:space="preserve"> value</w:t>
      </w:r>
      <w:r w:rsidR="001A478F">
        <w:t>.</w:t>
      </w:r>
      <w:r w:rsidR="004C3268">
        <w:t xml:space="preserve"> </w:t>
      </w:r>
      <w:r>
        <w:t xml:space="preserve">For benign envy, evidence indicates that it </w:t>
      </w:r>
      <w:r w:rsidR="0098139F">
        <w:t>leads to</w:t>
      </w:r>
      <w:r>
        <w:t xml:space="preserve"> persistence, even when the task at hand is extremely difficult or potentially impossible to solve </w:t>
      </w:r>
      <w:r>
        <w:fldChar w:fldCharType="begin"/>
      </w:r>
      <w:r>
        <w:instrText xml:space="preserve"> ADDIN ZOTERO_ITEM CSL_CITATION {"citationID":"7gpD1IN7","properties":{"formattedCitation":"(Lange and Crusius 2015a)","plainCitation":"(Lange and Crusius 2015a)","noteIndex":0},"citationItems":[{"id":2147,"uris":["http://zotero.org/users/local/u7wTCDCU/items/7RUC6UHU"],"uri":["http://zotero.org/users/local/u7wTCDCU/items/7RUC6UHU"],"itemData":{"id":2147,"type":"article-journal","container-title":"Journal of Personality and Social Psychology","DOI":"10.1037/pspi0000026","issue":"3","page":"453-472","title":"The tango of two deadly sins: The social-functional relation of envy and pride.","volume":"109","author":[{"family":"Lange","given":"Jens"},{"family":"Crusius","given":"Jan"}],"issued":{"date-parts":[["2015"]]}}}],"schema":"https://github.com/citation-style-language/schema/raw/master/csl-citation.json"} </w:instrText>
      </w:r>
      <w:r>
        <w:fldChar w:fldCharType="separate"/>
      </w:r>
      <w:r w:rsidRPr="000C2CC2">
        <w:t>(Lange and Crusius 2015a)</w:t>
      </w:r>
      <w:r>
        <w:fldChar w:fldCharType="end"/>
      </w:r>
      <w:r>
        <w:t xml:space="preserve">. Persistence for impossible tasks will undermine the envier’s well-being, which is prudentially bad. However, general persistence for extremely difficult tasks </w:t>
      </w:r>
      <w:r w:rsidR="00DC4F3C">
        <w:t xml:space="preserve">may </w:t>
      </w:r>
      <w:r>
        <w:t xml:space="preserve">produce success that </w:t>
      </w:r>
      <w:r w:rsidR="00DC4F3C">
        <w:t>could</w:t>
      </w:r>
      <w:r>
        <w:t xml:space="preserve"> benefit society </w:t>
      </w:r>
      <w:r>
        <w:fldChar w:fldCharType="begin"/>
      </w:r>
      <w:r w:rsidR="00BB196B">
        <w:instrText xml:space="preserve"> ADDIN ZOTERO_ITEM CSL_CITATION {"citationID":"wTncTXUk","properties":{"formattedCitation":"(Duckworth et al. 2007)","plainCitation":"(Duckworth et al. 2007)","noteIndex":0},"citationItems":[{"id":"iFnGCVjk/pdiz8jto","uris":["http://zotero.org/users/local/u7wTCDCU/items/YTM6LR5K"],"uri":["http://zotero.org/users/local/u7wTCDCU/items/YTM6LR5K"],"itemData":{"id":6378,"type":"article-journal","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 ϭ 1,545 and N ϭ 690), grade point average among Ivy League undergraduates (N ϭ 138), retention in 2 classes of United States Military Academy, West Point, cadets (N ϭ 1,218 and N ϭ 1,308), and ranking in the National Spelling Bee (N ϭ 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container-title":"Journal of Personality and Social Psychology","DOI":"10.1037/0022-3514.92.6.1087","ISSN":"1939-1315, 0022-3514","issue":"6","journalAbbreviation":"Journal of Personality and Social Psychology","language":"en","page":"1087-1101","source":"DOI.org (Crossref)","title":"Grit: Perseverance and passion for long-term goals.","title-short":"Grit","volume":"92","author":[{"family":"Duckworth","given":"Angela L."},{"family":"Peterson","given":"Christopher"},{"family":"Matthews","given":"Michael D."},{"family":"Kelly","given":"Dennis R."}],"issued":{"date-parts":[["2007"]]}}}],"schema":"https://github.com/citation-style-language/schema/raw/master/csl-citation.json"} </w:instrText>
      </w:r>
      <w:r>
        <w:fldChar w:fldCharType="separate"/>
      </w:r>
      <w:r w:rsidRPr="000C2CC2">
        <w:t>(Duckworth et al. 2007)</w:t>
      </w:r>
      <w:r>
        <w:fldChar w:fldCharType="end"/>
      </w:r>
      <w:r>
        <w:t>, rendering persistence instrumental in fostering morally good outcomes.</w:t>
      </w:r>
    </w:p>
    <w:p w14:paraId="1BBAC129" w14:textId="774F00AB" w:rsidR="00F93ABA" w:rsidRDefault="00F93ABA" w:rsidP="00F93ABA">
      <w:r>
        <w:t xml:space="preserve">For malicious envy, evidence </w:t>
      </w:r>
      <w:r w:rsidR="00DC4F3C">
        <w:t>indicates</w:t>
      </w:r>
      <w:r>
        <w:t xml:space="preserve"> that it triggers outcome-focused (i.e., effort-independent) goal-pursuit </w:t>
      </w:r>
      <w:r>
        <w:fldChar w:fldCharType="begin"/>
      </w:r>
      <w:r w:rsidR="00A91D6F">
        <w:instrText xml:space="preserve"> ADDIN ZOTERO_ITEM CSL_CITATION {"citationID":"HFOjpBxd","properties":{"formattedCitation":"(Salerno et al. 2019)","plainCitation":"(Salerno et al. 2019)","noteIndex":0},"citationItems":[{"id":5350,"uris":["http://zotero.org/users/local/u7wTCDCU/items/VBDDKTPE"],"uri":["http://zotero.org/users/local/u7wTCDCU/items/VBDDKTPE"],"itemData":{"id":5350,"type":"article-journal","container-title":"Journal of Consumer Research","DOI":"10.1093/jcr/ucy077","ISSN":"0093-5301, 1537-5277","issue":"2","language":"en","page":"388-405","source":"Crossref","title":"The bad can be good: When benign and malicious envy motivate goal pursuit","title-short":"The Bad Can Be Good","volume":"46","author":[{"family":"Salerno","given":"Anthony"},{"family":"Laran","given":"Juliano"},{"family":"Janiszewski","given":"Chris"}],"issued":{"date-parts":[["2019"]]}}}],"schema":"https://github.com/citation-style-language/schema/raw/master/csl-citation.json"} </w:instrText>
      </w:r>
      <w:r>
        <w:fldChar w:fldCharType="separate"/>
      </w:r>
      <w:r w:rsidR="00A91D6F" w:rsidRPr="00A91D6F">
        <w:t>(Salerno et al. 2019)</w:t>
      </w:r>
      <w:r>
        <w:fldChar w:fldCharType="end"/>
      </w:r>
      <w:r>
        <w:t xml:space="preserve">, potentially motivating enviers to buy other </w:t>
      </w:r>
      <w:r>
        <w:lastRenderedPageBreak/>
        <w:t xml:space="preserve">luxury products similar to the kind that made them envious </w:t>
      </w:r>
      <w:r>
        <w:fldChar w:fldCharType="begin"/>
      </w:r>
      <w:r>
        <w:instrText xml:space="preserve"> ADDIN ZOTERO_ITEM CSL_CITATION {"citationID":"uDYL3F7j","properties":{"formattedCitation":"(Van de Ven et al. 2011b)","plainCitation":"(Van de Ven et al. 2011b)","noteIndex":0},"citationItems":[{"id":481,"uris":["http://zotero.org/users/local/u7wTCDCU/items/GIL58Q3P"],"uri":["http://zotero.org/users/local/u7wTCDCU/items/GIL58Q3P"],"itemData":{"id":481,"type":"article-journal","container-title":"The Journal of Consumer Research","DOI":"10.1086/657239","ISSN":"00935301, 15375277","issue":"6","page":"984-998","source":"CrossRef","title":"The envy premium in product evaluation","volume":"37","author":[{"family":"Van de Ven","given":"Niels"},{"family":"Zeelenberg","given":"Marcel"},{"family":"Pieters","given":"Rik"}],"issued":{"date-parts":[["2011",4]]}}}],"schema":"https://github.com/citation-style-language/schema/raw/master/csl-citation.json"} </w:instrText>
      </w:r>
      <w:r>
        <w:fldChar w:fldCharType="separate"/>
      </w:r>
      <w:r w:rsidRPr="000C2CC2">
        <w:t>(Van de Ven et al. 2011b)</w:t>
      </w:r>
      <w:r>
        <w:fldChar w:fldCharType="end"/>
      </w:r>
      <w:r>
        <w:t xml:space="preserve">. Such alternative purchases fail to close the gap in the exact domain that elicited envy and fail to pull the envied person down. Accordingly, malicious enviers may often remain inferior, potentially explaining why malicious envy relates to lower well-being </w:t>
      </w:r>
      <w:r>
        <w:fldChar w:fldCharType="begin"/>
      </w:r>
      <w:r w:rsidR="00A91D6F">
        <w:instrText xml:space="preserve"> ADDIN ZOTERO_ITEM CSL_CITATION {"citationID":"uADzt7yF","properties":{"formattedCitation":"(Briki 2019; Ng et al. 2020)","plainCitation":"(Briki 2019; Ng et al. 2020)","noteIndex":0},"citationItems":[{"id":4099,"uris":["http://zotero.org/users/local/u7wTCDCU/items/4KBV2XPR"],"uri":["http://zotero.org/users/local/u7wTCDCU/items/4KBV2XPR"],"itemData":{"id":4099,"type":"article-journal","container-title":"Journal of Happiness Studies","DOI":"10.1007/s10902-017-9955-x","ISSN":"1389-4978, 1573-7780","issue":"2","language":"en","page":"523-540","source":"CrossRef","title":"Harmed trait self-control: Why do people with a higher dispositional malicious envy experience lower subjective wellbeing? A cross-sectional study","title-short":"Harmed Trait Self-Control","volume":"20","author":[{"family":"Briki","given":"Walid"}],"issued":{"date-parts":[["2019"]]}}},{"id":6500,"uris":["http://zotero.org/users/local/u7wTCDCU/items/TAJ6FDPY"],"uri":["http://zotero.org/users/local/u7wTCDCU/items/TAJ6FDPY"],"itemData":{"id":6500,"type":"article-journal","abstract":"The association between dispositional envy and subjective well-being has been well-investigated in the literature. Nevertheless, most of these investigations have predominantly (1) focused on the hedonic component of subjective well-being, (2) employed a cross-sectional design, (3) targeted at young adults, and (4) tested the main effects instead of the mediating mechanisms. These limitations might restrict the robustness and generalizability of the observed association between dispositional envy and subjective well-being. To address these gaps, the present research focused on the eudaimonic component of subjective wellbeing, which highlights a purposeful, psychologically flourishing life. Conceptually, the association between dispositional envy and flourishing is paradoxical, such that both a positive and a negative association can be predicted. To examine this unexplored association, three studies were conducted to provide longitudinal evidence for this association as well as to investigate its intrapersonal and interpersonal mediating mechanisms among young adults and adolescents. Converging results indicated that dispositional malicious envy was negatively associated with flourishing, while dispositional benign envy was positively linked with it. In this research, a series of model comparisons was conducted to strengthen our understanding of dispositional envy. Specifically, we compared (1) the extent that dispositional envy was associated with eudaimonic well-being and hedonic well-being, (2) the associations among the two age groups, and (3) the importance of the intrapersonal and interpersonal mechanisms.","container-title":"Journal of Happiness Studies","DOI":"10.1007/s10902-020-00265-1","ISSN":"1389-4978, 1573-7780","journalAbbreviation":"J Happiness Stud","language":"en","source":"DOI.org (Crossref)","title":"Does dispositional envy make you flourish more (or less) in life? An examination of its longitudinal impact and mediating mechanisms among adolescents and young adults","title-short":"Does Dispositional Envy Make You Flourish More (or Less) in Life?","URL":"http://link.springer.com/10.1007/s10902-020-00265-1","author":[{"family":"Ng","given":"Jacky C. K."},{"family":"Au","given":"Algae K. Y."},{"family":"Wong","given":"Helen S. M."},{"family":"Sum","given":"Carmen K. M."},{"family":"Lau","given":"Victor C. Y."}],"accessed":{"date-parts":[["2020",5,20]]},"issued":{"date-parts":[["2020",5,11]]}}}],"schema":"https://github.com/citation-style-language/schema/raw/master/csl-citation.json"} </w:instrText>
      </w:r>
      <w:r>
        <w:fldChar w:fldCharType="separate"/>
      </w:r>
      <w:r w:rsidRPr="000C2CC2">
        <w:t>(Briki 2019; Ng et al. 2020)</w:t>
      </w:r>
      <w:r>
        <w:fldChar w:fldCharType="end"/>
      </w:r>
      <w:r>
        <w:t xml:space="preserve">, an outcome that is prudentially bad. However, buying alternative products still propels the economy, which benefits all people in the long-term. Therefore, this goal-pursuit </w:t>
      </w:r>
      <w:r w:rsidR="004A273E">
        <w:t>may be</w:t>
      </w:r>
      <w:r>
        <w:t xml:space="preserve"> instrumental in promoting outcomes that are arguably morally good.</w:t>
      </w:r>
    </w:p>
    <w:p w14:paraId="66910E78" w14:textId="6EF938DD" w:rsidR="00F93ABA" w:rsidRDefault="00F93ABA" w:rsidP="00F93ABA">
      <w:r>
        <w:t xml:space="preserve">Along a second </w:t>
      </w:r>
      <w:r w:rsidR="008F68EB">
        <w:t>pathway</w:t>
      </w:r>
      <w:r>
        <w:t xml:space="preserve">, envy </w:t>
      </w:r>
      <w:r w:rsidR="00176528">
        <w:t xml:space="preserve">may have </w:t>
      </w:r>
      <w:r w:rsidR="008F68EB">
        <w:t>non-instrumental</w:t>
      </w:r>
      <w:r>
        <w:t xml:space="preserve"> value in that it</w:t>
      </w:r>
      <w:r w:rsidR="00E41644">
        <w:t xml:space="preserve"> motivates the envier to</w:t>
      </w:r>
      <w:r>
        <w:t xml:space="preserve"> </w:t>
      </w:r>
      <w:r w:rsidR="00CF6EB7">
        <w:t>pursue</w:t>
      </w:r>
      <w:r w:rsidR="00E41644">
        <w:t xml:space="preserve"> some goals</w:t>
      </w:r>
      <w:r w:rsidR="00CF6EB7">
        <w:t xml:space="preserve"> for their own sake</w:t>
      </w:r>
      <w:r>
        <w:t xml:space="preserve">. Specifically, envy </w:t>
      </w:r>
      <w:r w:rsidR="00176528">
        <w:t xml:space="preserve">may </w:t>
      </w:r>
      <w:r w:rsidR="00234199">
        <w:t>have non-instrumental</w:t>
      </w:r>
      <w:r>
        <w:t xml:space="preserve"> prudential and moral </w:t>
      </w:r>
      <w:r w:rsidR="00234199">
        <w:t>value</w:t>
      </w:r>
      <w:r>
        <w:t xml:space="preserve">. The central psychological goal underlying both benign and malicious envy is the regulation of social status </w:t>
      </w:r>
      <w:r>
        <w:fldChar w:fldCharType="begin"/>
      </w:r>
      <w:r w:rsidR="003D4BD5">
        <w:instrText xml:space="preserve"> ADDIN ZOTERO_ITEM CSL_CITATION {"citationID":"AmlpoO7N","properties":{"formattedCitation":"(e.g., Crusius and Lange 2017)","plainCitation":"(e.g., Crusius and Lange 2017)","noteIndex":0},"citationItems":[{"id":2841,"uris":["http://zotero.org/users/local/u7wTCDCU/items/7IZZZ2T9"],"uri":["http://zotero.org/users/local/u7wTCDCU/items/7IZZZ2T9"],"itemData":{"id":2841,"type":"chapter","container-title":"Envy at work and in organizations: Research, theory, and applications","event-place":"New York, NY","page":"85-110","publisher":"Oxford University Press","publisher-place":"New York, NY","title":"How do people respond to threatened social status? Moderators of benign versus malicious envy","author":[{"family":"Crusius","given":"Jan"},{"family":"Lange","given":"Jens"}],"editor":[{"family":"Smith","given":"R. H."},{"family":"Merlone","given":"U."},{"family":"Duffy","given":"M. K."}],"issued":{"date-parts":[["2017"]]}},"prefix":"e.g., "}],"schema":"https://github.com/citation-style-language/schema/raw/master/csl-citation.json"} </w:instrText>
      </w:r>
      <w:r>
        <w:fldChar w:fldCharType="separate"/>
      </w:r>
      <w:r w:rsidR="003D4BD5" w:rsidRPr="003D4BD5">
        <w:t>(e.g., Crusius and Lange 2017)</w:t>
      </w:r>
      <w:r>
        <w:fldChar w:fldCharType="end"/>
      </w:r>
      <w:r>
        <w:t>.</w:t>
      </w:r>
      <w:r w:rsidR="00A20595">
        <w:t xml:space="preserve"> Evidence indicates that benign and malicious envy predict status attainment</w:t>
      </w:r>
      <w:r w:rsidR="007A47E0">
        <w:t xml:space="preserve"> via different strategies</w:t>
      </w:r>
      <w:r w:rsidR="00A20595">
        <w:t xml:space="preserve"> </w:t>
      </w:r>
      <w:r w:rsidR="00FC74BD">
        <w:fldChar w:fldCharType="begin"/>
      </w:r>
      <w:r w:rsidR="002E5A4B">
        <w:instrText xml:space="preserve"> ADDIN ZOTERO_ITEM CSL_CITATION {"citationID":"x89cssPt","properties":{"formattedCitation":"(e.g., Lange et al. 2016; Lange, Paulhus, et al. 2018)","plainCitation":"(e.g., Lange et al. 2016; Lange, Paulhus, et al. 2018)","noteIndex":0},"citationItems":[{"id":2112,"uris":["http://zotero.org/users/local/u7wTCDCU/items/SCCX6SEM"],"uri":["http://zotero.org/users/local/u7wTCDCU/items/SCCX6SEM"],"itemData":{"id":2112,"type":"article-journal","container-title":"European Journal of Personality","DOI":"10.1002/per.2047","issue":"2","page":"168-188","title":"The Evil Queen's dilemma: Linking narcissistic admiration and rivalry to benign and malicious envy.","volume":"30","author":[{"family":"Lange","given":"Jens"},{"family":"Crusius","given":"J."},{"family":"Hagemeyer","given":"Birk"}],"issued":{"date-parts":[["2016"]]}},"prefix":"e.g., "},{"id":4161,"uris":["http://zotero.org/users/local/u7wTCDCU/items/6LVK5Q6P"],"uri":["http://zotero.org/users/local/u7wTCDCU/items/6LVK5Q6P"],"itemData":{"id":4161,"type":"article-journal","container-title":"Personality and Social Psychology Bulletin","DOI":"10.1177/0146167217746340","ISSN":"0146-1672, 1552-7433","issue":"4","language":"en","page":"601-614","source":"CrossRef","title":"Elucidating the dark side of envy: Distinctive links of benign and malicious envy with dark personalities","title-short":"Elucidating the Dark Side of Envy","volume":"44","author":[{"family":"Lange","given":"Jens"},{"family":"Paulhus","given":"Delroy L."},{"family":"Crusius","given":"Jan"}],"issued":{"date-parts":[["2018"]]}}}],"schema":"https://github.com/citation-style-language/schema/raw/master/csl-citation.json"} </w:instrText>
      </w:r>
      <w:r w:rsidR="00FC74BD">
        <w:fldChar w:fldCharType="separate"/>
      </w:r>
      <w:r w:rsidR="00FC74BD" w:rsidRPr="00FC74BD">
        <w:t>(e.g., Lange et al. 2016; Lange, Paulhus, et al. 2018)</w:t>
      </w:r>
      <w:r w:rsidR="00FC74BD">
        <w:fldChar w:fldCharType="end"/>
      </w:r>
      <w:r w:rsidR="009948F6">
        <w:t>.</w:t>
      </w:r>
      <w:r>
        <w:t xml:space="preserve"> Social status has diverse advantages for the self and </w:t>
      </w:r>
      <w:r w:rsidR="00F80910">
        <w:t xml:space="preserve">contributes widely to the structuring and flourishing of </w:t>
      </w:r>
      <w:r>
        <w:t xml:space="preserve">society </w:t>
      </w:r>
      <w:r>
        <w:fldChar w:fldCharType="begin"/>
      </w:r>
      <w:r w:rsidR="00153E75">
        <w:instrText xml:space="preserve"> ADDIN ZOTERO_ITEM CSL_CITATION {"citationID":"sRL8ROAJ","properties":{"formattedCitation":"(e.g., Anderson et al. 2015)","plainCitation":"(e.g., Anderson et al. 2015)","noteIndex":0},"citationItems":[{"id":2334,"uris":["http://zotero.org/users/local/u7wTCDCU/items/LQ7UUC8U"],"uri":["http://zotero.org/users/local/u7wTCDCU/items/LQ7UUC8U"],"itemData":{"id":2334,"type":"article-journal","container-title":"Psychological Bulletin","DOI":"10.1037/a0038781","ISSN":"1939-1455, 0033-2909","issue":"3","language":"en","page":"574-601","source":"CrossRef","title":"Is the desire for status a fundamental human motive? A review of the empirical literature.","title-short":"Is the Desire for Status a Fundamental Human Motive?","volume":"141","author":[{"family":"Anderson","given":"Cameron"},{"family":"Hildreth","given":"John Angus D."},{"family":"Howland","given":"Laura"}],"issued":{"date-parts":[["2015"]]}},"prefix":"e.g., "}],"schema":"https://github.com/citation-style-language/schema/raw/master/csl-citation.json"} </w:instrText>
      </w:r>
      <w:r>
        <w:fldChar w:fldCharType="separate"/>
      </w:r>
      <w:r w:rsidR="00153E75" w:rsidRPr="00153E75">
        <w:t>(e.g., Anderson et al. 2015)</w:t>
      </w:r>
      <w:r>
        <w:fldChar w:fldCharType="end"/>
      </w:r>
      <w:r>
        <w:t>.</w:t>
      </w:r>
      <w:r w:rsidR="002768F5">
        <w:t xml:space="preserve"> </w:t>
      </w:r>
      <w:r w:rsidR="00E41644">
        <w:t>While this flourishing may be valuable instrumentally, some of it seems to be good for its own sake: it feels good to be the object of social esteem and approbation</w:t>
      </w:r>
      <w:r w:rsidR="007E1B48">
        <w:t>.</w:t>
      </w:r>
      <w:r w:rsidR="00E41644">
        <w:t xml:space="preserve"> </w:t>
      </w:r>
      <w:r w:rsidR="002768F5">
        <w:t>Status is</w:t>
      </w:r>
      <w:r w:rsidR="007E1B48">
        <w:t xml:space="preserve"> thus</w:t>
      </w:r>
      <w:r w:rsidR="002768F5">
        <w:t xml:space="preserve"> a thing that people </w:t>
      </w:r>
      <w:r w:rsidR="007E1B48">
        <w:t xml:space="preserve">often </w:t>
      </w:r>
      <w:r w:rsidR="002768F5">
        <w:t>pursue for their own sake</w:t>
      </w:r>
      <w:r w:rsidR="007E1B48">
        <w:t>, as a component of their emotional well-being</w:t>
      </w:r>
      <w:r w:rsidR="002768F5">
        <w:t>.</w:t>
      </w:r>
      <w:r>
        <w:t xml:space="preserve"> </w:t>
      </w:r>
      <w:r w:rsidR="0066016F">
        <w:t>As envy</w:t>
      </w:r>
      <w:r w:rsidR="00F11795">
        <w:t>—at its core—is concerned with the pursuit and attainment of status, w</w:t>
      </w:r>
      <w:r>
        <w:t>e would argue that</w:t>
      </w:r>
      <w:r w:rsidR="00176528">
        <w:t xml:space="preserve"> envy may have</w:t>
      </w:r>
      <w:r w:rsidR="0085032E">
        <w:t xml:space="preserve"> </w:t>
      </w:r>
      <w:r>
        <w:t>prudential and moral</w:t>
      </w:r>
      <w:r w:rsidR="00176528">
        <w:t xml:space="preserve"> non-instrumental value</w:t>
      </w:r>
      <w:r w:rsidR="00516148">
        <w:t xml:space="preserve"> </w:t>
      </w:r>
      <w:r>
        <w:fldChar w:fldCharType="begin"/>
      </w:r>
      <w:r>
        <w:instrText xml:space="preserve"> ADDIN ZOTERO_ITEM CSL_CITATION {"citationID":"ldzBePXY","properties":{"formattedCitation":"(for a related argument see La Caze 2001; Thomason 2015)","plainCitation":"(for a related argument see La Caze 2001; Thomason 2015)","noteIndex":0},"citationItems":[{"id":6371,"uris":["http://zotero.org/users/local/u7wTCDCU/items/LAAIZWMY"],"uri":["http://zotero.org/users/local/u7wTCDCU/items/LAAIZWMY"],"itemData":{"id":6371,"type":"article-journal","container-title":"Philosophical Explorations","DOI":"10.1080/13869790108523341","ISSN":"1386-9795, 1741-5918","issue":"1","journalAbbreviation":"Philosophical Explorations","language":"en","page":"31-45","source":"DOI.org (Crossref)","title":"Envy and resentment","volume":"4","author":[{"family":"La Caze","given":"Marguerite"}],"issued":{"date-parts":[["2001",1]]}},"prefix":"for a related argument see "},{"id":6295,"uris":["http://zotero.org/users/local/u7wTCDCU/items/UGBKUSAI"],"uri":["http://zotero.org/users/local/u7wTCDCU/items/UGBKUSAI"],"itemData":{"id":6295,"type":"article-journal","container-title":"The Southern Journal of Philosophy","DOI":"10.1111/sjp.12095","ISSN":"00384283","issue":"1","journalAbbreviation":"South J Philos","language":"en","page":"36-53","source":"DOI.org (Crossref)","title":"The moral value of envy","title-short":"The Moral Value of Envy","volume":"53","author":[{"family":"Thomason","given":"Krista K."}],"issued":{"date-parts":[["2015",3]]}}}],"schema":"https://github.com/citation-style-language/schema/raw/master/csl-citation.json"} </w:instrText>
      </w:r>
      <w:r>
        <w:fldChar w:fldCharType="separate"/>
      </w:r>
      <w:r w:rsidRPr="000C2CC2">
        <w:t>(for a related argument see La Caze 2001; Thomason 2015)</w:t>
      </w:r>
      <w:r>
        <w:fldChar w:fldCharType="end"/>
      </w:r>
      <w:r>
        <w:t xml:space="preserve">. From a philosophical perspective, dispositional benign envy, if it motivates to self-improve with regard to objectively valuable objects, may be considered a component of a virtuous character </w:t>
      </w:r>
      <w:r>
        <w:fldChar w:fldCharType="begin"/>
      </w:r>
      <w:r w:rsidR="00847FC4">
        <w:instrText xml:space="preserve"> ADDIN ZOTERO_ITEM CSL_CITATION {"citationID":"k3mygK15","properties":{"formattedCitation":"(Protasi 2021)","plainCitation":"(Protasi 2021)","noteIndex":0},"citationItems":[{"id":6509,"uris":["http://zotero.org/users/local/u7wTCDCU/items/8ATYV2LN"],"uri":["http://zotero.org/users/local/u7wTCDCU/items/8ATYV2LN"],"itemData":{"id":6509,"type":"book","event-place":"Cambridge","publisher":"Cambridge University Press","publisher-place":"Cambridge","title":"The philosophy of envy","author":[{"family":"Protasi","given":"Sara"}],"issued":{"date-parts":[["2021"]]}}}],"schema":"https://github.com/citation-style-language/schema/raw/master/csl-citation.json"} </w:instrText>
      </w:r>
      <w:r>
        <w:fldChar w:fldCharType="separate"/>
      </w:r>
      <w:r w:rsidR="00847FC4" w:rsidRPr="00847FC4">
        <w:t>(Protasi 2021)</w:t>
      </w:r>
      <w:r>
        <w:fldChar w:fldCharType="end"/>
      </w:r>
      <w:r>
        <w:t xml:space="preserve"> and </w:t>
      </w:r>
      <w:r w:rsidR="00176528">
        <w:t>thus has prudential and moral non-instrumental value</w:t>
      </w:r>
      <w:r w:rsidR="007707F5">
        <w:t>.</w:t>
      </w:r>
    </w:p>
    <w:p w14:paraId="65E503DB" w14:textId="1AC47C95" w:rsidR="00F93ABA" w:rsidRDefault="00F93ABA" w:rsidP="00F93ABA">
      <w:r>
        <w:t xml:space="preserve">Along a third </w:t>
      </w:r>
      <w:r w:rsidR="00541D3A">
        <w:t>pathway</w:t>
      </w:r>
      <w:r>
        <w:t xml:space="preserve">, envy </w:t>
      </w:r>
      <w:r w:rsidR="0022448E">
        <w:t>predicts</w:t>
      </w:r>
      <w:r>
        <w:t xml:space="preserve"> outcomes that </w:t>
      </w:r>
      <w:r w:rsidR="0022448E">
        <w:t xml:space="preserve">are </w:t>
      </w:r>
      <w:r>
        <w:t>prudentially and morally bad</w:t>
      </w:r>
      <w:r w:rsidR="00184407">
        <w:t xml:space="preserve">, in line with the common </w:t>
      </w:r>
      <w:r w:rsidR="009E51D3">
        <w:t>portrayal of envy</w:t>
      </w:r>
      <w:r>
        <w:t>.</w:t>
      </w:r>
      <w:r w:rsidR="00176528">
        <w:t xml:space="preserve"> In this case, envy lacks value.</w:t>
      </w:r>
      <w:r>
        <w:t xml:space="preserve"> For benign envy, evidence </w:t>
      </w:r>
      <w:r w:rsidR="00176528">
        <w:t xml:space="preserve">shows </w:t>
      </w:r>
      <w:r>
        <w:t xml:space="preserve">that it relates to overconsumption </w:t>
      </w:r>
      <w:r>
        <w:fldChar w:fldCharType="begin"/>
      </w:r>
      <w:r>
        <w:instrText xml:space="preserve"> ADDIN ZOTERO_ITEM CSL_CITATION {"citationID":"LNTWCgye","properties":{"formattedCitation":"(Belk 2011)","plainCitation":"(Belk 2011)","noteIndex":0},"citationItems":[{"id":1300,"uris":["http://zotero.org/users/local/u7wTCDCU/items/ZJ59244I"],"uri":["http://zotero.org/users/local/u7wTCDCU/items/ZJ59244I"],"itemData":{"id":1300,"type":"article-journal","container-title":"AMS Review","DOI":"10.1007/s13162-011-0018-x","ISSN":"1869-814X, 1869-8182","issue":"3-4","page":"117-134","source":"CrossRef","title":"Benign envy","volume":"1","author":[{"family":"Belk","given":"Russell"}],"issued":{"date-parts":[["2011",12,7]]}}}],"schema":"https://github.com/citation-style-language/schema/raw/master/csl-citation.json"} </w:instrText>
      </w:r>
      <w:r>
        <w:fldChar w:fldCharType="separate"/>
      </w:r>
      <w:r w:rsidRPr="000C2CC2">
        <w:t>(Belk 2011)</w:t>
      </w:r>
      <w:r>
        <w:fldChar w:fldCharType="end"/>
      </w:r>
      <w:r>
        <w:t xml:space="preserve">. Because overconsumption </w:t>
      </w:r>
      <w:r>
        <w:lastRenderedPageBreak/>
        <w:t xml:space="preserve">may ruin people financially and also exploit the environment </w:t>
      </w:r>
      <w:r>
        <w:fldChar w:fldCharType="begin"/>
      </w:r>
      <w:r>
        <w:instrText xml:space="preserve"> ADDIN ZOTERO_ITEM CSL_CITATION {"citationID":"iTev7Rwg","properties":{"formattedCitation":"(de Graff et al. 2014)","plainCitation":"(de Graff et al. 2014)","noteIndex":0},"citationItems":[{"id":6374,"uris":["http://zotero.org/users/local/u7wTCDCU/items/RBAW6LBH"],"uri":["http://zotero.org/users/local/u7wTCDCU/items/RBAW6LBH"],"itemData":{"id":6374,"type":"book","event-place":"San Francisco","publisher":"Berret-Koehler Publishers Inc.","publisher-place":"San Francisco","title":"Affluenza: How overconsumption is killing us - and how we can fight back","author":[{"family":"Graff","given":"J.","non-dropping-particle":"de"},{"family":"Wann","given":"D."},{"family":"Naylor","given":"T. N."}],"issued":{"date-parts":[["2014"]]}}}],"schema":"https://github.com/citation-style-language/schema/raw/master/csl-citation.json"} </w:instrText>
      </w:r>
      <w:r>
        <w:fldChar w:fldCharType="separate"/>
      </w:r>
      <w:r w:rsidRPr="000C2CC2">
        <w:t>(de Graff et al. 2014)</w:t>
      </w:r>
      <w:r>
        <w:fldChar w:fldCharType="end"/>
      </w:r>
      <w:r>
        <w:t xml:space="preserve">, outcomes of overconsumption are prudentially and morally bad </w:t>
      </w:r>
      <w:r>
        <w:fldChar w:fldCharType="begin"/>
      </w:r>
      <w:r>
        <w:instrText xml:space="preserve"> ADDIN ZOTERO_ITEM CSL_CITATION {"citationID":"dyE4LDs8","properties":{"formattedCitation":"(see also Morgan-Knapp 2014)","plainCitation":"(see also Morgan-Knapp 2014)","noteIndex":0},"citationItems":[{"id":6554,"uris":["http://zotero.org/users/local/u7wTCDCU/items/B2SRT5DT"],"uri":["http://zotero.org/users/local/u7wTCDCU/items/B2SRT5DT"],"itemData":{"id":6554,"type":"article-journal","abstract":"Envy of others’ material possessions is a potent motivator of consumerism. This makes it a prudentially and morally hazardous emotional response. After outlining these hazards, I present an analysis of the emotion of envy. Envy, I argue, presents things in the following way: the envier lacks some good that her rival possesses; this difference between them is bad for the envier; this difference reﬂects poorly on the envier’s worth; and this difference is undeserved. I then discuss the conditions under which these presentations can be satisﬁed by differences in material possessions. My conclusion is that no difference in material possessions can simultaneously be all the ways envy presents it as being. Consequently, economic envy is systematically irrational: it is never a warranted response to the distribution of material wealth. Recognising this bolsters the prudential and moral case for reducing the degree to which we feel it and for resisting the inclinations it gives rise to when we do.","container-title":"Journal of Applied Philosophy","DOI":"10.1111/japp.12045","ISSN":"02643758","issue":"2","journalAbbreviation":"J Appl Philos","language":"en","page":"113-126","source":"DOI.org (Crossref)","title":"Economic envy","title-short":"Economic Envy","volume":"31","author":[{"family":"Morgan-Knapp","given":"Christopher"}],"issued":{"date-parts":[["2014",5]]}},"prefix":"see also"}],"schema":"https://github.com/citation-style-language/schema/raw/master/csl-citation.json"} </w:instrText>
      </w:r>
      <w:r>
        <w:fldChar w:fldCharType="separate"/>
      </w:r>
      <w:r w:rsidRPr="000C2CC2">
        <w:t>(see also Morgan-Knapp 2014)</w:t>
      </w:r>
      <w:r>
        <w:fldChar w:fldCharType="end"/>
      </w:r>
      <w:r>
        <w:t xml:space="preserve">. For malicious envy, evidence </w:t>
      </w:r>
      <w:r w:rsidR="00176528">
        <w:t xml:space="preserve">shows </w:t>
      </w:r>
      <w:r>
        <w:t xml:space="preserve">that it relates to psychopathic tendencies such as erratic and criminal behavior </w:t>
      </w:r>
      <w:r>
        <w:fldChar w:fldCharType="begin"/>
      </w:r>
      <w:r>
        <w:instrText xml:space="preserve"> ADDIN ZOTERO_ITEM CSL_CITATION {"citationID":"TXFxZgps","properties":{"formattedCitation":"(Lange, Paulhus, et al. 2018)","plainCitation":"(Lange, Paulhus, et al. 2018)","noteIndex":0},"citationItems":[{"id":4161,"uris":["http://zotero.org/users/local/u7wTCDCU/items/6LVK5Q6P"],"uri":["http://zotero.org/users/local/u7wTCDCU/items/6LVK5Q6P"],"itemData":{"id":4161,"type":"article-journal","container-title":"Personality and Social Psychology Bulletin","DOI":"10.1177/0146167217746340","ISSN":"0146-1672, 1552-7433","issue":"4","language":"en","page":"601-614","source":"CrossRef","title":"Elucidating the dark side of envy: Distinctive links of benign and malicious envy with dark personalities","title-short":"Elucidating the Dark Side of Envy","volume":"44","author":[{"family":"Lange","given":"Jens"},{"family":"Paulhus","given":"Delroy L."},{"family":"Crusius","given":"Jan"}],"issued":{"date-parts":[["2018"]]}}}],"schema":"https://github.com/citation-style-language/schema/raw/master/csl-citation.json"} </w:instrText>
      </w:r>
      <w:r>
        <w:fldChar w:fldCharType="separate"/>
      </w:r>
      <w:r w:rsidRPr="000C2CC2">
        <w:t>(Lange, Paulhus, et al. 2018)</w:t>
      </w:r>
      <w:r>
        <w:fldChar w:fldCharType="end"/>
      </w:r>
      <w:r>
        <w:t xml:space="preserve">. The same research indicates that these behaviors fail to translate into status, and, accordingly, fail to advance the envier’s well-being longitudinally. Moreover, psychopathic tendencies generally </w:t>
      </w:r>
      <w:r w:rsidR="00D01906">
        <w:t>predict</w:t>
      </w:r>
      <w:r>
        <w:t xml:space="preserve"> negative long-term social effects </w:t>
      </w:r>
      <w:r>
        <w:fldChar w:fldCharType="begin"/>
      </w:r>
      <w:r>
        <w:instrText xml:space="preserve"> ADDIN ZOTERO_ITEM CSL_CITATION {"citationID":"cAN68gdm","properties":{"formattedCitation":"(LeBreton et al. 2006)","plainCitation":"(LeBreton et al. 2006)","noteIndex":0},"citationItems":[{"id":3225,"uris":["http://zotero.org/users/local/u7wTCDCU/items/LVFY798G"],"uri":["http://zotero.org/users/local/u7wTCDCU/items/LVFY798G"],"itemData":{"id":3225,"type":"chapter","container-title":"Comprehensive handbook of personality and psychopathology","event-place":"New York","page":"388-411","publisher":"Wiley","publisher-place":"New York","title":"Subclinical psychopaths","author":[{"family":"LeBreton","given":"J. M."},{"family":"Binning","given":"J. F."},{"family":"Adorno","given":"A. J."}],"editor":[{"family":"Thomas","given":"J. C."},{"family":"Segal","given":"D."}],"issued":{"date-parts":[["2006"]]}}}],"schema":"https://github.com/citation-style-language/schema/raw/master/csl-citation.json"} </w:instrText>
      </w:r>
      <w:r>
        <w:fldChar w:fldCharType="separate"/>
      </w:r>
      <w:r w:rsidRPr="000C2CC2">
        <w:t>(LeBreton et al. 2006)</w:t>
      </w:r>
      <w:r>
        <w:fldChar w:fldCharType="end"/>
      </w:r>
      <w:r>
        <w:t xml:space="preserve"> and interpersonal difficulties </w:t>
      </w:r>
      <w:r>
        <w:fldChar w:fldCharType="begin"/>
      </w:r>
      <w:r>
        <w:instrText xml:space="preserve"> ADDIN ZOTERO_ITEM CSL_CITATION {"citationID":"ubxhb7hl","properties":{"formattedCitation":"(Muris et al. 2017)","plainCitation":"(Muris et al. 2017)","noteIndex":0},"citationItems":[{"id":4345,"uris":["http://zotero.org/users/local/u7wTCDCU/items/D2XV87AY"],"uri":["http://zotero.org/users/local/u7wTCDCU/items/D2XV87AY"],"itemData":{"id":4345,"type":"article-journal","container-title":"Perspectives on Psychological Science","DOI":"10.1177/1745691616666070","ISSN":"1745-6916, 1745-6924","issue":"2","language":"en","page":"183-204","source":"Crossref","title":"The malevolent side of human nature: A meta-analysis and critical review of the literature on the Dark Triad (narcissism, Machiavellianism, and psychopathy)","title-short":"The Malevolent Side of Human Nature","volume":"12","author":[{"family":"Muris","given":"Peter"},{"family":"Merckelbach","given":"Harald"},{"family":"Otgaar","given":"Henry"},{"family":"Meijer","given":"Ewout"}],"issued":{"date-parts":[["2017",3]]}}}],"schema":"https://github.com/citation-style-language/schema/raw/master/csl-citation.json"} </w:instrText>
      </w:r>
      <w:r>
        <w:fldChar w:fldCharType="separate"/>
      </w:r>
      <w:r w:rsidRPr="000C2CC2">
        <w:t>(Muris et al. 2017)</w:t>
      </w:r>
      <w:r>
        <w:fldChar w:fldCharType="end"/>
      </w:r>
      <w:r>
        <w:t>. Hence, the outcomes of envy-driven psychopathic behaviors are prudentially and morally bad.</w:t>
      </w:r>
    </w:p>
    <w:p w14:paraId="1DD1E8D7" w14:textId="77777777" w:rsidR="00F93ABA" w:rsidRPr="00263619" w:rsidRDefault="00F93ABA" w:rsidP="00F93ABA">
      <w:pPr>
        <w:ind w:firstLine="0"/>
        <w:rPr>
          <w:b/>
        </w:rPr>
      </w:pPr>
      <w:r>
        <w:rPr>
          <w:b/>
        </w:rPr>
        <w:t>3.3 Summary of the Value of Envy</w:t>
      </w:r>
    </w:p>
    <w:p w14:paraId="18DE3263" w14:textId="0E320D14" w:rsidR="00F93ABA" w:rsidRDefault="00F93ABA" w:rsidP="00F93ABA">
      <w:r>
        <w:t xml:space="preserve">In sum, components and outcomes of envy derived from a functional perspective allow evaluating the value of envy in a more nuanced manner according to different dimensions. </w:t>
      </w:r>
      <w:r w:rsidR="00462C3C">
        <w:t>E</w:t>
      </w:r>
      <w:r>
        <w:t xml:space="preserve">nvy </w:t>
      </w:r>
      <w:r w:rsidR="00462C3C">
        <w:t xml:space="preserve">may have </w:t>
      </w:r>
      <w:r>
        <w:t xml:space="preserve">instrumental value, as it promotes outcomes that are prudentially and morally good, prudentially good but morally bad, or morally good and prudentially bad. Moreover, envy </w:t>
      </w:r>
      <w:r w:rsidR="00462C3C">
        <w:t xml:space="preserve">may have </w:t>
      </w:r>
      <w:r w:rsidR="00434837">
        <w:t>non-instrumental</w:t>
      </w:r>
      <w:r>
        <w:t xml:space="preserve"> value, being prudentially and morally good itself. However, envy </w:t>
      </w:r>
      <w:r w:rsidR="00434837">
        <w:t>is also often</w:t>
      </w:r>
      <w:r>
        <w:t xml:space="preserve"> prudentially and morally bad. This more elaborate perspective on the value of envy has </w:t>
      </w:r>
      <w:proofErr w:type="gramStart"/>
      <w:r>
        <w:t>a number of</w:t>
      </w:r>
      <w:proofErr w:type="gramEnd"/>
      <w:r>
        <w:t xml:space="preserve"> implications.</w:t>
      </w:r>
    </w:p>
    <w:p w14:paraId="1F3FAEDF" w14:textId="5472FB81" w:rsidR="00F93ABA" w:rsidRPr="00B967FA" w:rsidRDefault="00F93ABA" w:rsidP="00F93ABA">
      <w:pPr>
        <w:ind w:firstLine="0"/>
        <w:jc w:val="center"/>
        <w:rPr>
          <w:b/>
        </w:rPr>
      </w:pPr>
      <w:r>
        <w:rPr>
          <w:b/>
        </w:rPr>
        <w:t>4 Implications of the Nuanced Perspective on the Value of Envy</w:t>
      </w:r>
    </w:p>
    <w:p w14:paraId="69246F9C" w14:textId="1B15F6AF" w:rsidR="00F93ABA" w:rsidRDefault="00F93ABA" w:rsidP="00F93ABA">
      <w:r>
        <w:t xml:space="preserve">The current arguments provide a comprehensive perspective on the value of envy. They indicate that envy is not as reprehensible as commonly portrayed in public discourse. Moreover, envy is not, as argued in psychology and philosophy, morally bad </w:t>
      </w:r>
      <w:r>
        <w:fldChar w:fldCharType="begin"/>
      </w:r>
      <w:r w:rsidR="00A91D6F">
        <w:instrText xml:space="preserve"> ADDIN ZOTERO_ITEM CSL_CITATION {"citationID":"kJdPobNG","properties":{"formattedCitation":"(Roberts 1991; Miceli and Castelfranchi 2007)","plainCitation":"(Roberts 1991; Miceli and Castelfranchi 2007)","noteIndex":0},"citationItems":[{"id":469,"uris":["http://zotero.org/users/local/u7wTCDCU/items/69QZZTUE"],"uri":["http://zotero.org/users/local/u7wTCDCU/items/69QZZTUE"],"itemData":{"id":469,"type":"article-journal","container-title":"Cognition &amp; Emotion","DOI":"10.1080/02699930600814735","ISSN":"0269-9931, 1464-0600","issue":"3","page":"449-479","source":"CrossRef","title":"The envious mind","volume":"21","author":[{"family":"Miceli","given":"Maria"},{"family":"Castelfranchi","given":"Cristiano"}],"issued":{"date-parts":[["2007",4]]}}},{"id":6365,"uris":["http://zotero.org/users/local/u7wTCDCU/items/8ZS32I9C"],"uri":["http://zotero.org/users/local/u7wTCDCU/items/8ZS32I9C"],"itemData":{"id":6365,"type":"article-journal","container-title":"American Philosophical Quarterly","ISSN":"0003-0481","issue":"1","page":"13-24","title":"What is wrong with wicked feelings?","volume":"28","author":[{"family":"Roberts","given":"Robert C."}],"issued":{"date-parts":[["1991"]]}}}],"schema":"https://github.com/citation-style-language/schema/raw/master/csl-citation.json"} </w:instrText>
      </w:r>
      <w:r>
        <w:fldChar w:fldCharType="separate"/>
      </w:r>
      <w:r w:rsidRPr="000C2CC2">
        <w:t>(Roberts 1991; Miceli and Castelfranchi 2007)</w:t>
      </w:r>
      <w:r>
        <w:fldChar w:fldCharType="end"/>
      </w:r>
      <w:r>
        <w:t xml:space="preserve">, morally neutral and devoid of moral evaluations </w:t>
      </w:r>
      <w:r>
        <w:fldChar w:fldCharType="begin"/>
      </w:r>
      <w:r w:rsidR="003D4BD5">
        <w:instrText xml:space="preserve"> ADDIN ZOTERO_ITEM CSL_CITATION {"citationID":"8VZRrtEM","properties":{"formattedCitation":"(Ben-Ze\\uc0\\u8217{}ev 2002; Crusius et al. 2020)","plainCitation":"(Ben-Ze’ev 2002; Crusius et al. 2020)","noteIndex":0},"citationItems":[{"id":6356,"uris":["http://zotero.org/users/local/u7wTCDCU/items/VEFFX84S"],"uri":["http://zotero.org/users/local/u7wTCDCU/items/VEFFX84S"],"itemData":{"id":6356,"type":"article-journal","container-title":"Philosophical Explorations","DOI":"10.1080/10002002058538728","ISSN":"1386-9795, 1741-5918","issue":"2","journalAbbreviation":"Philosophical Explorations","language":"en","page":"148-154","source":"DOI.org (Crossref)","title":"Are envy, anger, and resentment moral emotions?","volume":"5","author":[{"family":"Ben-Ze'ev","given":"Aaron"}],"issued":{"date-parts":[["2002",5]]}}},{"id":6193,"uris":["http://zotero.org/users/local/u7wTCDCU/items/EIPAM79G"],"uri":["http://zotero.org/users/local/u7wTCDCU/items/EIPAM79G"],"itemData":{"id":6193,"type":"article-journal","abstract":"The nature of envy has recently been the subject of a heated debate. Some researchers see envy as a complex, yet unitary construct that despite being hostile in nature can lead to both hostile and nonhostile reactions. Others offer a dual approach to envy, in which envy’s outcomes reflect two types of envy: benign envy, involving upward motivation, and malicious envy, involving hostility against superior others. We compare these competing conceptualizations of envy in an adversarial (yet collaborative) review. Our goal is to aid the consumers of envy research in navigating the intricacies of this debate. We identify agreements and disagreements and describe implications for theory, methodology, and measurement, as well as challenges and opportunities for future work.","container-title":"Emotion Review","DOI":"10.1177/1754073919873131","ISSN":"1754-0739, 1754-0747","issue":"1","journalAbbreviation":"Emotion Review","language":"en","page":"3-21","source":"DOI.org (Crossref)","title":"Envy: An adversarial review and comparison of two competing views","title-short":"Envy","volume":"12","author":[{"family":"Crusius","given":"Jan"},{"family":"Gonzalez","given":"Manuel F."},{"family":"Lange","given":"Jens"},{"family":"Cohen-Charash","given":"Yochi"}],"issued":{"date-parts":[["2020"]]}}}],"schema":"https://github.com/citation-style-language/schema/raw/master/csl-citation.json"} </w:instrText>
      </w:r>
      <w:r>
        <w:fldChar w:fldCharType="separate"/>
      </w:r>
      <w:r w:rsidR="003D4BD5" w:rsidRPr="003D4BD5">
        <w:t>(Ben-Ze’ev 2002; Crusius et al. 2020)</w:t>
      </w:r>
      <w:r>
        <w:fldChar w:fldCharType="end"/>
      </w:r>
      <w:r>
        <w:t xml:space="preserve">, or morally good </w:t>
      </w:r>
      <w:r>
        <w:fldChar w:fldCharType="begin"/>
      </w:r>
      <w:r>
        <w:instrText xml:space="preserve"> ADDIN ZOTERO_ITEM CSL_CITATION {"citationID":"Y4CM1HLR","properties":{"formattedCitation":"(Thomason 2015)","plainCitation":"(Thomason 2015)","noteIndex":0},"citationItems":[{"id":6295,"uris":["http://zotero.org/users/local/u7wTCDCU/items/UGBKUSAI"],"uri":["http://zotero.org/users/local/u7wTCDCU/items/UGBKUSAI"],"itemData":{"id":6295,"type":"article-journal","container-title":"The Southern Journal of Philosophy","DOI":"10.1111/sjp.12095","ISSN":"00384283","issue":"1","journalAbbreviation":"South J Philos","language":"en","page":"36-53","source":"DOI.org (Crossref)","title":"The moral value of envy","title-short":"The Moral Value of Envy","volume":"53","author":[{"family":"Thomason","given":"Krista K."}],"issued":{"date-parts":[["2015",3]]}}}],"schema":"https://github.com/citation-style-language/schema/raw/master/csl-citation.json"} </w:instrText>
      </w:r>
      <w:r>
        <w:fldChar w:fldCharType="separate"/>
      </w:r>
      <w:r w:rsidRPr="000C2CC2">
        <w:t>(Thomason 2015)</w:t>
      </w:r>
      <w:r>
        <w:fldChar w:fldCharType="end"/>
      </w:r>
      <w:r>
        <w:t xml:space="preserve">. Instead, evidence gathered from a functional perspective on envy shows that envy can be </w:t>
      </w:r>
      <w:proofErr w:type="gramStart"/>
      <w:r>
        <w:t>all of</w:t>
      </w:r>
      <w:proofErr w:type="gramEnd"/>
      <w:r>
        <w:t xml:space="preserve"> these things, depending on which dimension of value and which outcome of benign or malicious envy one applies under which conditions. Thus, a nuanced perspective on envy</w:t>
      </w:r>
      <w:r w:rsidR="00462C3C">
        <w:t>’s nature</w:t>
      </w:r>
      <w:r>
        <w:t xml:space="preserve"> leads to a nuanced </w:t>
      </w:r>
      <w:r>
        <w:lastRenderedPageBreak/>
        <w:t>perspective on envy’s value, which in turn can help determine the most appropriate ways of responding to and coping with envy.</w:t>
      </w:r>
    </w:p>
    <w:p w14:paraId="43F01E7D" w14:textId="6DDBB98D" w:rsidR="008623E9" w:rsidRDefault="00F93ABA" w:rsidP="00F93ABA">
      <w:r w:rsidRPr="001D3B94">
        <w:t>Any kind of envy has an important signaling value</w:t>
      </w:r>
      <w:r>
        <w:t>.</w:t>
      </w:r>
      <w:r w:rsidRPr="001D3B94">
        <w:t xml:space="preserve"> </w:t>
      </w:r>
      <w:r>
        <w:t>That is, envy</w:t>
      </w:r>
      <w:r w:rsidRPr="001D3B94">
        <w:t xml:space="preserve"> tells the agent what they might care about, whether they realize it or not</w:t>
      </w:r>
      <w:r>
        <w:t xml:space="preserve"> </w:t>
      </w:r>
      <w:r>
        <w:fldChar w:fldCharType="begin"/>
      </w:r>
      <w:r w:rsidR="00847FC4">
        <w:instrText xml:space="preserve"> ADDIN ZOTERO_ITEM CSL_CITATION {"citationID":"eEl0TvdK","properties":{"formattedCitation":"(Protasi 2021)","plainCitation":"(Protasi 2021)","noteIndex":0},"citationItems":[{"id":6509,"uris":["http://zotero.org/users/local/u7wTCDCU/items/8ATYV2LN"],"uri":["http://zotero.org/users/local/u7wTCDCU/items/8ATYV2LN"],"itemData":{"id":6509,"type":"book","event-place":"Cambridge","publisher":"Cambridge University Press","publisher-place":"Cambridge","title":"The philosophy of envy","author":[{"family":"Protasi","given":"Sara"}],"issued":{"date-parts":[["2021"]]}}}],"schema":"https://github.com/citation-style-language/schema/raw/master/csl-citation.json"} </w:instrText>
      </w:r>
      <w:r>
        <w:fldChar w:fldCharType="separate"/>
      </w:r>
      <w:r w:rsidR="00847FC4" w:rsidRPr="00847FC4">
        <w:t>(Protasi 2021)</w:t>
      </w:r>
      <w:r>
        <w:fldChar w:fldCharType="end"/>
      </w:r>
      <w:r w:rsidR="00B34FEF">
        <w:t>.</w:t>
      </w:r>
      <w:r w:rsidRPr="001D3B94">
        <w:t xml:space="preserve"> But, once the envier realizes they are envious, many possible modes of action become available to them</w:t>
      </w:r>
      <w:r w:rsidR="00590F33">
        <w:t xml:space="preserve"> (i.e., the different pathway</w:t>
      </w:r>
      <w:r w:rsidR="00B35FCD">
        <w:t>s in Fig. 1)</w:t>
      </w:r>
      <w:r w:rsidRPr="001D3B94">
        <w:t xml:space="preserve">. Sometimes, envy is best coped with indirectly. If overcoming one’s disadvantage is perceived as unlikely, the envier should try to re-evaluate their situation: is the envied good really something to be valued? This need not be an instance of cognitive dissonance or </w:t>
      </w:r>
      <w:r w:rsidRPr="00644345">
        <w:rPr>
          <w:i/>
        </w:rPr>
        <w:t>sour grapes syndrome</w:t>
      </w:r>
      <w:r>
        <w:t>. Instead,</w:t>
      </w:r>
      <w:r w:rsidRPr="001D3B94">
        <w:t xml:space="preserve"> sometimes</w:t>
      </w:r>
      <w:r w:rsidR="00B35FCD">
        <w:t>,</w:t>
      </w:r>
      <w:r w:rsidRPr="001D3B94">
        <w:t xml:space="preserve"> through reflection</w:t>
      </w:r>
      <w:r w:rsidR="00B35FCD">
        <w:t>,</w:t>
      </w:r>
      <w:r w:rsidRPr="001D3B94">
        <w:t xml:space="preserve"> we may realize that we envy people for bad reasons, and we should find more valuable goals. When feeling malicious envy, which is often morally bad, one possibility is to try and see the envied </w:t>
      </w:r>
      <w:r w:rsidR="001350BB">
        <w:t xml:space="preserve">person </w:t>
      </w:r>
      <w:r w:rsidRPr="001D3B94">
        <w:t>in a more sympathetic light</w:t>
      </w:r>
      <w:r>
        <w:t xml:space="preserve"> </w:t>
      </w:r>
      <w:r>
        <w:fldChar w:fldCharType="begin"/>
      </w:r>
      <w:r>
        <w:instrText xml:space="preserve"> ADDIN ZOTERO_ITEM CSL_CITATION {"citationID":"7NbEHdeb","properties":{"formattedCitation":"(Exline and Zell 2008)","plainCitation":"(Exline and Zell 2008)","noteIndex":0},"citationItems":[{"id":6555,"uris":["http://zotero.org/users/local/u7wTCDCU/items/K99NKLB2"],"uri":["http://zotero.org/users/local/u7wTCDCU/items/K99NKLB2"],"itemData":{"id":6555,"type":"chapter","container-title":"Envy: Theory and research","event-place":"New York","page":"315-331","publisher":"Oxford University Press","publisher-place":"New York","title":"Antidotes to envy: A conceptual framework","author":[{"family":"Exline","given":"Julie J."},{"family":"Zell","given":"Anne L."}],"editor":[{"family":"Smith","given":"R. H."}],"issued":{"date-parts":[["2008"]]}}}],"schema":"https://github.com/citation-style-language/schema/raw/master/csl-citation.json"} </w:instrText>
      </w:r>
      <w:r>
        <w:fldChar w:fldCharType="separate"/>
      </w:r>
      <w:r w:rsidRPr="000C2CC2">
        <w:t>(Exline and Zell 2008)</w:t>
      </w:r>
      <w:r>
        <w:fldChar w:fldCharType="end"/>
      </w:r>
      <w:r>
        <w:t>. Specifically,</w:t>
      </w:r>
      <w:r w:rsidRPr="001D3B94">
        <w:t xml:space="preserve"> perhaps we can bring ourselves to think of the envied </w:t>
      </w:r>
      <w:r w:rsidR="001350BB">
        <w:t xml:space="preserve">person </w:t>
      </w:r>
      <w:r w:rsidRPr="001D3B94">
        <w:t>as</w:t>
      </w:r>
      <w:r>
        <w:t xml:space="preserve"> a</w:t>
      </w:r>
      <w:r w:rsidRPr="001D3B94">
        <w:t xml:space="preserve"> model to emulate, and develop feelings of benign envy, which is less likely to give rise to morally bad outcomes</w:t>
      </w:r>
      <w:r w:rsidR="000A6DFE">
        <w:t xml:space="preserve"> under most conditions</w:t>
      </w:r>
      <w:r w:rsidRPr="001D3B94">
        <w:t xml:space="preserve">. </w:t>
      </w:r>
      <w:r>
        <w:t>Sometimes envy can be so intense and malicious that the only possible ethical option is to repress it or at least to not act on it.</w:t>
      </w:r>
    </w:p>
    <w:p w14:paraId="25A8AE48" w14:textId="1C0DF7FF" w:rsidR="00675284" w:rsidRDefault="00CA0B58" w:rsidP="00675284">
      <w:r>
        <w:t xml:space="preserve">Moreover, the nuanced perspective on the value of envy also has implications for how envy is portrayed </w:t>
      </w:r>
      <w:r w:rsidR="00DB6AB2">
        <w:t xml:space="preserve">at the societal level. </w:t>
      </w:r>
      <w:r w:rsidR="00FC0631">
        <w:t>As outlined repeatedly, public discourse commonly portrays envy as a deadly sin</w:t>
      </w:r>
      <w:r w:rsidR="00E14974">
        <w:t xml:space="preserve">, an emotion to be avoided. Accordingly, people </w:t>
      </w:r>
      <w:r w:rsidR="009351E0">
        <w:t>often feel ashamed for the</w:t>
      </w:r>
      <w:r w:rsidR="00785E48">
        <w:t>ir</w:t>
      </w:r>
      <w:r w:rsidR="009351E0">
        <w:t xml:space="preserve"> envy and </w:t>
      </w:r>
      <w:r w:rsidR="00CD2EFD">
        <w:t xml:space="preserve">judge </w:t>
      </w:r>
      <w:r w:rsidR="00250F77">
        <w:t>enviers</w:t>
      </w:r>
      <w:r w:rsidR="00CD2EFD">
        <w:t xml:space="preserve"> negatively, furthering the negative sentiment towards envy. </w:t>
      </w:r>
      <w:r w:rsidR="00AE7570">
        <w:t>The nuanced perspective on the value of envy instead implies that such evaluations should be contextualized. Envy need not be condemned unequivocally</w:t>
      </w:r>
      <w:r w:rsidR="00E71073">
        <w:t xml:space="preserve">. Instead, under certain condition, </w:t>
      </w:r>
      <w:r w:rsidR="00785E48">
        <w:t>a society</w:t>
      </w:r>
      <w:r w:rsidR="00E71073">
        <w:t xml:space="preserve"> may even embrace </w:t>
      </w:r>
      <w:r w:rsidR="00785E48">
        <w:t xml:space="preserve">and nurture </w:t>
      </w:r>
      <w:r w:rsidR="00E71073">
        <w:t>env</w:t>
      </w:r>
      <w:r w:rsidR="00785E48">
        <w:t>y</w:t>
      </w:r>
      <w:r w:rsidR="00E71073">
        <w:t xml:space="preserve">. </w:t>
      </w:r>
      <w:r w:rsidR="00F93ABA">
        <w:t>A comprehensive discussion of envy’s remedies cannot be pursued here. However, we hope that those who worry about the potential harms brought about by envy, from clinical psychologists</w:t>
      </w:r>
      <w:r w:rsidR="0045723D">
        <w:t xml:space="preserve"> </w:t>
      </w:r>
      <w:r w:rsidR="00675284">
        <w:t xml:space="preserve">and </w:t>
      </w:r>
      <w:r w:rsidR="00675284">
        <w:lastRenderedPageBreak/>
        <w:t>counselors</w:t>
      </w:r>
      <w:r w:rsidR="00F93ABA">
        <w:t xml:space="preserve"> to moral and political philosophers, focus both on the diverse nature of these harms, as much as their potential benefits</w:t>
      </w:r>
      <w:r w:rsidR="007F0DF7">
        <w:t xml:space="preserve"> </w:t>
      </w:r>
      <w:r w:rsidR="000F6790">
        <w:fldChar w:fldCharType="begin"/>
      </w:r>
      <w:r w:rsidR="009F6A60">
        <w:instrText xml:space="preserve"> ADDIN ZOTERO_ITEM CSL_CITATION {"citationID":"eRHBmYWl","properties":{"formattedCitation":"(for an example see Leahy 2020)","plainCitation":"(for an example see Leahy 2020)","noteIndex":0},"citationItems":[{"id":6759,"uris":["http://zotero.org/users/local/u7wTCDCU/items/8V4MF54I"],"uri":["http://zotero.org/users/local/u7wTCDCU/items/8V4MF54I"],"itemData":{"id":6759,"type":"article-journal","abstract":"Envy is a ubiquitous social emotion often associated with depression, hostility and shame. Often confused with jealousy which involves the fear or anger that a primary relationship is threatened by a third party, envy is an emotion focused on threats to status such that another person’s “gain” is viewed as a “loss” for the self. There is very little in the cognitive behavioral literature on the nature and treatment of envy. In this article I outline the research on the nature of envy, the evolutionary model of envy, the relevance of an integrative CBT model that draws on Beck’s Generic Cognitive Model and Emotional Schema Therapy, and the implications for case conceptualization and treatment.","container-title":"Cognitive Therapy and Research","DOI":"10.1007/s10608-020-10135-y","ISSN":"0147-5916, 1573-2819","journalAbbreviation":"Cogn Ther Res","language":"en","source":"DOI.org (Crossref)","title":"Cognitive-behavioral therapy for envy","URL":"http://link.springer.com/10.1007/s10608-020-10135-y","author":[{"family":"Leahy","given":"Robert L."}],"accessed":{"date-parts":[["2020",9,21]]},"issued":{"date-parts":[["2020",7,29]]}},"prefix":"for an example see "}],"schema":"https://github.com/citation-style-language/schema/raw/master/csl-citation.json"} </w:instrText>
      </w:r>
      <w:r w:rsidR="000F6790">
        <w:fldChar w:fldCharType="separate"/>
      </w:r>
      <w:r w:rsidR="009F6A60" w:rsidRPr="009F6A60">
        <w:t>(for an example see Leahy 2020)</w:t>
      </w:r>
      <w:r w:rsidR="000F6790">
        <w:fldChar w:fldCharType="end"/>
      </w:r>
      <w:r w:rsidR="00F93ABA">
        <w:t>.</w:t>
      </w:r>
    </w:p>
    <w:p w14:paraId="5B478775" w14:textId="4B029750" w:rsidR="00B95A39" w:rsidRPr="00780C76" w:rsidRDefault="00C65C59" w:rsidP="00675284">
      <w:r>
        <w:t>Accomplishing such a balanced perspective</w:t>
      </w:r>
      <w:r w:rsidR="00070009">
        <w:t xml:space="preserve"> requires more research on the </w:t>
      </w:r>
      <w:r w:rsidR="00594560">
        <w:t>contextualized nature of the value of envy</w:t>
      </w:r>
      <w:r w:rsidR="000313CA">
        <w:t>.</w:t>
      </w:r>
      <w:r w:rsidR="00B61CC5">
        <w:t xml:space="preserve"> For many outcomes of envy, </w:t>
      </w:r>
      <w:r w:rsidR="00186C84">
        <w:t xml:space="preserve">we can only tentatively </w:t>
      </w:r>
      <w:r w:rsidR="00051266">
        <w:t>suggest that envy</w:t>
      </w:r>
      <w:r w:rsidR="00C802F9">
        <w:t xml:space="preserve"> </w:t>
      </w:r>
      <w:r w:rsidR="00C802F9">
        <w:rPr>
          <w:i/>
        </w:rPr>
        <w:t>may</w:t>
      </w:r>
      <w:r w:rsidR="00C802F9">
        <w:t xml:space="preserve"> have </w:t>
      </w:r>
      <w:r w:rsidR="0081348A">
        <w:t>certain kind of value.</w:t>
      </w:r>
      <w:r w:rsidR="000313CA">
        <w:t xml:space="preserve"> </w:t>
      </w:r>
      <w:r w:rsidR="001C1251">
        <w:t xml:space="preserve">For instance, we argued that </w:t>
      </w:r>
      <w:r w:rsidR="004F6740">
        <w:t xml:space="preserve">putting </w:t>
      </w:r>
      <w:r w:rsidR="00F03246">
        <w:t xml:space="preserve">arrogant </w:t>
      </w:r>
      <w:r w:rsidR="004F6740">
        <w:t xml:space="preserve">high achievers in their place </w:t>
      </w:r>
      <w:r w:rsidR="009A5E47">
        <w:t xml:space="preserve">by expressing schadenfreude </w:t>
      </w:r>
      <w:r w:rsidR="009B6E32">
        <w:t>is an</w:t>
      </w:r>
      <w:r w:rsidR="009A5E47">
        <w:t xml:space="preserve"> effect</w:t>
      </w:r>
      <w:r w:rsidR="009B6E32">
        <w:t xml:space="preserve"> of malicious envy that </w:t>
      </w:r>
      <w:r w:rsidR="00987332" w:rsidRPr="0081348A">
        <w:rPr>
          <w:i/>
        </w:rPr>
        <w:t>may</w:t>
      </w:r>
      <w:r w:rsidR="00987332">
        <w:t xml:space="preserve"> be</w:t>
      </w:r>
      <w:r w:rsidR="009B6E32">
        <w:t xml:space="preserve"> instrumental in </w:t>
      </w:r>
      <w:r w:rsidR="009A5E47">
        <w:t>producing prudentially and morally good outcomes</w:t>
      </w:r>
      <w:r w:rsidR="00780C76">
        <w:t>.</w:t>
      </w:r>
      <w:r w:rsidR="00991F73">
        <w:t xml:space="preserve"> </w:t>
      </w:r>
      <w:r w:rsidR="00033E3D">
        <w:t>Indeed, r</w:t>
      </w:r>
      <w:r w:rsidR="009F3BA0">
        <w:t xml:space="preserve">esearch </w:t>
      </w:r>
      <w:r w:rsidR="0077701C">
        <w:t xml:space="preserve">indicates </w:t>
      </w:r>
      <w:r w:rsidR="009F3BA0">
        <w:t xml:space="preserve">that the negative feelings that trigger schadenfreude </w:t>
      </w:r>
      <w:r w:rsidR="00D45452">
        <w:t>may be particularly strong when the low-status person resents their own situation</w:t>
      </w:r>
      <w:r w:rsidR="00B043C4">
        <w:t xml:space="preserve"> </w:t>
      </w:r>
      <w:r w:rsidR="00B043C4">
        <w:fldChar w:fldCharType="begin"/>
      </w:r>
      <w:r w:rsidR="00B043C4">
        <w:instrText xml:space="preserve"> ADDIN ZOTERO_ITEM CSL_CITATION {"citationID":"zVHVAbuV","properties":{"formattedCitation":"(Feather and Nairn 2005)","plainCitation":"(Feather and Nairn 2005)","noteIndex":0},"citationItems":[{"id":2699,"uris":["http://zotero.org/users/local/u7wTCDCU/items/X3NSXBLJ"],"uri":["http://zotero.org/users/local/u7wTCDCU/items/X3NSXBLJ"],"itemData":{"id":2699,"type":"article-journal","container-title":"Australian Journal of Psychology","DOI":"10.1080/00049530500048672","ISSN":"00049530","issue":"2","language":"en","page":"87-102","source":"CrossRef","title":"Resentment, envy, schadenfreude, and sympathy: Effects of own and other's deserved or undeserved status","title-short":"Resentment, envy, schadenfreude, and sympathy","volume":"57","author":[{"family":"Feather","given":"N. T."},{"family":"Nairn","given":"Katherine"}],"issued":{"date-parts":[["2005",8]]}}}],"schema":"https://github.com/citation-style-language/schema/raw/master/csl-citation.json"} </w:instrText>
      </w:r>
      <w:r w:rsidR="00B043C4">
        <w:fldChar w:fldCharType="separate"/>
      </w:r>
      <w:r w:rsidR="00B043C4" w:rsidRPr="00B043C4">
        <w:t>(Feather and Nairn 2005)</w:t>
      </w:r>
      <w:r w:rsidR="00B043C4">
        <w:fldChar w:fldCharType="end"/>
      </w:r>
      <w:r w:rsidR="00D45452">
        <w:t>.</w:t>
      </w:r>
      <w:r w:rsidR="007D765A">
        <w:t xml:space="preserve"> Hence, under low deservingness of the own situation, </w:t>
      </w:r>
      <w:r w:rsidR="00084BD7">
        <w:t>schadenfreude may be an indicator of negative feelings</w:t>
      </w:r>
      <w:r w:rsidR="00B301BE">
        <w:t xml:space="preserve"> toward oneself</w:t>
      </w:r>
      <w:r w:rsidR="00E17043">
        <w:t>, rendering this outcome prudentially bad. Moreover,</w:t>
      </w:r>
      <w:r w:rsidR="00D45452">
        <w:t xml:space="preserve"> </w:t>
      </w:r>
      <w:r w:rsidR="00991F73">
        <w:t>when the high achiever deserved their initial high status</w:t>
      </w:r>
      <w:r w:rsidR="00E17043">
        <w:t>, most people experience sympathy</w:t>
      </w:r>
      <w:r w:rsidR="00DF227C">
        <w:t xml:space="preserve"> when the high achiever befalls a misfortune</w:t>
      </w:r>
      <w:r w:rsidR="003311B2">
        <w:t xml:space="preserve"> </w:t>
      </w:r>
      <w:r w:rsidR="003311B2">
        <w:fldChar w:fldCharType="begin"/>
      </w:r>
      <w:r w:rsidR="003311B2">
        <w:instrText xml:space="preserve"> ADDIN ZOTERO_ITEM CSL_CITATION {"citationID":"I7wz9WRp","properties":{"formattedCitation":"(Feather 2006)","plainCitation":"(Feather 2006)","noteIndex":0},"citationItems":[{"id":2051,"uris":["http://zotero.org/users/local/u7wTCDCU/items/JYFB5QSV"],"uri":["http://zotero.org/users/local/u7wTCDCU/items/JYFB5QSV"],"itemData":{"id":2051,"type":"article-journal","container-title":"European Review of Social Psychology","DOI":"10.1080/10463280600662321","ISSN":"1046-3283, 1479-277X","issue":"1","language":"en","page":"38-73","source":"CrossRef","title":"Deservingness and emotions: Applying the structural model of deservingness to the analysis of affective reactions to outcomes","title-short":"Deservingness and emotions","volume":"17","author":[{"family":"Feather","given":"N. T."}],"issued":{"date-parts":[["2006",1]]}}}],"schema":"https://github.com/citation-style-language/schema/raw/master/csl-citation.json"} </w:instrText>
      </w:r>
      <w:r w:rsidR="003311B2">
        <w:fldChar w:fldCharType="separate"/>
      </w:r>
      <w:r w:rsidR="003311B2" w:rsidRPr="003311B2">
        <w:t>(Feather 2006)</w:t>
      </w:r>
      <w:r w:rsidR="003311B2">
        <w:fldChar w:fldCharType="end"/>
      </w:r>
      <w:r w:rsidR="00DF227C">
        <w:t xml:space="preserve">. Accordingly, when one </w:t>
      </w:r>
      <w:r w:rsidR="00BB434D">
        <w:t>low-status person expresses schadenfreude, such an outcome would be regarded as morally bad by other observers</w:t>
      </w:r>
      <w:r w:rsidR="00BC164E">
        <w:t>. Therefore, the deservingness of the status of all involved persons</w:t>
      </w:r>
      <w:r w:rsidR="00BC534E">
        <w:t xml:space="preserve"> constitutes an important contextual variable that </w:t>
      </w:r>
      <w:r w:rsidR="005F0783">
        <w:t>a</w:t>
      </w:r>
      <w:r w:rsidR="00BC534E">
        <w:t xml:space="preserve">ffects the value of envy. For the other cases we discussed, future research </w:t>
      </w:r>
      <w:r w:rsidR="00731838">
        <w:t>should</w:t>
      </w:r>
      <w:r w:rsidR="004042B8">
        <w:t xml:space="preserve"> </w:t>
      </w:r>
      <w:r w:rsidR="00362606">
        <w:t xml:space="preserve">similarly </w:t>
      </w:r>
      <w:r w:rsidR="00731838">
        <w:t>investigate</w:t>
      </w:r>
      <w:r w:rsidR="004042B8">
        <w:t xml:space="preserve"> important boundary conditions.</w:t>
      </w:r>
    </w:p>
    <w:p w14:paraId="148EAFCB" w14:textId="53DC34EC" w:rsidR="00D120CA" w:rsidRDefault="00F93ABA" w:rsidP="00F93ABA">
      <w:r>
        <w:t xml:space="preserve">Finally, we hope that future interdisciplinary research may contribute to further refinement of an axiological theory of envy. Especially the </w:t>
      </w:r>
      <w:r w:rsidR="009F6A60">
        <w:t>pathway to</w:t>
      </w:r>
      <w:r>
        <w:t xml:space="preserve"> the instrumental value of envy could become even more nuanced given the functional approach to envy. For instance, the case in which envy is instrumental for promoting outcomes that are prudentially bad but morally good did not receive much empirical investigation in the past. This might be of particular interest to utilitarian approaches to public policy. Perhaps moderate levels of dysfunctional benign envy at the individual level may nonetheless be productive at the societal level. Moreover, we are not aware of much research on malicious envy being instrumental for promoting outcomes that are prudentially good but morally </w:t>
      </w:r>
      <w:r w:rsidR="007133FE">
        <w:t>bad</w:t>
      </w:r>
      <w:r>
        <w:t xml:space="preserve">. This may </w:t>
      </w:r>
      <w:r>
        <w:lastRenderedPageBreak/>
        <w:t>turn out not</w:t>
      </w:r>
      <w:r w:rsidR="004131D4">
        <w:t xml:space="preserve"> to</w:t>
      </w:r>
      <w:r>
        <w:t xml:space="preserve"> occur frequently, which would be good news for the moralist. That is, it may be the case that malicious envy is truly the deadly sin that has been traditionally depicted. But it would be worthwhile to find empirical confirmation of this intuition. We urge researchers to investigate these cases further.</w:t>
      </w:r>
    </w:p>
    <w:p w14:paraId="6ED4F371" w14:textId="77777777" w:rsidR="00F93ABA" w:rsidRPr="009C3947" w:rsidRDefault="00F93ABA" w:rsidP="00F93ABA">
      <w:pPr>
        <w:ind w:firstLine="0"/>
        <w:jc w:val="center"/>
        <w:rPr>
          <w:b/>
        </w:rPr>
      </w:pPr>
      <w:r>
        <w:rPr>
          <w:b/>
        </w:rPr>
        <w:t>5 Conclusions</w:t>
      </w:r>
    </w:p>
    <w:p w14:paraId="7A8C1F52" w14:textId="4848492E" w:rsidR="00F93ABA" w:rsidRDefault="00F93ABA" w:rsidP="00F93ABA">
      <w:r>
        <w:t xml:space="preserve">For </w:t>
      </w:r>
      <w:r w:rsidR="00675284">
        <w:t>a long</w:t>
      </w:r>
      <w:r>
        <w:t xml:space="preserve"> time, envy has </w:t>
      </w:r>
      <w:proofErr w:type="gramStart"/>
      <w:r>
        <w:t>been considered to be</w:t>
      </w:r>
      <w:proofErr w:type="gramEnd"/>
      <w:r>
        <w:t xml:space="preserve"> reprehensible and therefore dispensable as a human experience. However, descriptions of the nature of envy require a more open-minded and comprehensive interdisciplinary approach. Recent empirical research infused with a philosophically discerning approach to value reveals that envy can be functional or dysfunctional, </w:t>
      </w:r>
      <w:proofErr w:type="gramStart"/>
      <w:r w:rsidR="00531259">
        <w:t>prudentially</w:t>
      </w:r>
      <w:proofErr w:type="gramEnd"/>
      <w:r>
        <w:t xml:space="preserve"> or </w:t>
      </w:r>
      <w:r w:rsidR="00531259">
        <w:t>morally</w:t>
      </w:r>
      <w:r>
        <w:t xml:space="preserve"> good, depending on its variety</w:t>
      </w:r>
      <w:r w:rsidR="00B75C0E">
        <w:t xml:space="preserve"> and the</w:t>
      </w:r>
      <w:r w:rsidR="00E708BA">
        <w:t xml:space="preserve"> present conditions</w:t>
      </w:r>
      <w:r>
        <w:t>. We hope that this nuanced perspective on the value of envy paints a</w:t>
      </w:r>
      <w:r w:rsidR="00675284">
        <w:t xml:space="preserve"> more comprehensive </w:t>
      </w:r>
      <w:r>
        <w:t>picture, facilitating future theoretical and empirical research on envy and other emotions as well as informing public opinion.</w:t>
      </w:r>
      <w:r>
        <w:br w:type="page"/>
      </w:r>
    </w:p>
    <w:p w14:paraId="6C9A94EE" w14:textId="77777777" w:rsidR="00F93ABA" w:rsidRPr="00A3096C" w:rsidRDefault="00F93ABA" w:rsidP="00F93ABA">
      <w:pPr>
        <w:ind w:firstLine="0"/>
        <w:jc w:val="center"/>
      </w:pPr>
      <w:r>
        <w:rPr>
          <w:b/>
        </w:rPr>
        <w:lastRenderedPageBreak/>
        <w:t>Declarations</w:t>
      </w:r>
    </w:p>
    <w:p w14:paraId="01507051" w14:textId="77777777" w:rsidR="00F93ABA" w:rsidRPr="00A3096C" w:rsidRDefault="00F93ABA" w:rsidP="00F93ABA">
      <w:pPr>
        <w:ind w:firstLine="0"/>
        <w:rPr>
          <w:b/>
        </w:rPr>
      </w:pPr>
      <w:r>
        <w:rPr>
          <w:b/>
        </w:rPr>
        <w:t>Funding</w:t>
      </w:r>
    </w:p>
    <w:p w14:paraId="05F17EAA" w14:textId="77777777" w:rsidR="00F93ABA" w:rsidRDefault="00F93ABA" w:rsidP="00F93ABA">
      <w:pPr>
        <w:ind w:firstLine="709"/>
      </w:pPr>
      <w:r>
        <w:t xml:space="preserve">The research reported in this article was supported by grants from the German Research foundation (DFG; Deutsche </w:t>
      </w:r>
      <w:proofErr w:type="spellStart"/>
      <w:r>
        <w:t>Forschungsgemeinschaft</w:t>
      </w:r>
      <w:proofErr w:type="spellEnd"/>
      <w:r>
        <w:t>) awarded to Jens Lange (LA 4029/1-1, LA 4029/2-1).</w:t>
      </w:r>
    </w:p>
    <w:p w14:paraId="1C94EBD2" w14:textId="77777777" w:rsidR="00F93ABA" w:rsidRPr="00D370FC" w:rsidRDefault="00F93ABA" w:rsidP="00F93ABA">
      <w:pPr>
        <w:ind w:firstLine="0"/>
        <w:rPr>
          <w:b/>
        </w:rPr>
      </w:pPr>
      <w:r>
        <w:rPr>
          <w:b/>
        </w:rPr>
        <w:t>Conflicts of interest</w:t>
      </w:r>
    </w:p>
    <w:p w14:paraId="18278EC6" w14:textId="77777777" w:rsidR="00F93ABA" w:rsidRDefault="00F93ABA" w:rsidP="00F93ABA">
      <w:pPr>
        <w:spacing w:after="160"/>
      </w:pPr>
      <w:r>
        <w:t>The authors declare that they have no conflict of interest.</w:t>
      </w:r>
    </w:p>
    <w:p w14:paraId="409CEDF3" w14:textId="77777777" w:rsidR="00F93ABA" w:rsidRPr="00D370FC" w:rsidRDefault="00F93ABA" w:rsidP="00F93ABA">
      <w:pPr>
        <w:ind w:firstLine="0"/>
        <w:rPr>
          <w:b/>
        </w:rPr>
      </w:pPr>
      <w:r>
        <w:rPr>
          <w:b/>
        </w:rPr>
        <w:t>Availability of data and material</w:t>
      </w:r>
    </w:p>
    <w:p w14:paraId="5F616552" w14:textId="77777777" w:rsidR="00F93ABA" w:rsidRDefault="00F93ABA" w:rsidP="00F93ABA">
      <w:r>
        <w:t>not applicable</w:t>
      </w:r>
      <w:r>
        <w:br w:type="page"/>
      </w:r>
    </w:p>
    <w:p w14:paraId="3678DB73" w14:textId="123579C3" w:rsidR="00F93ABA" w:rsidRPr="00DF1785" w:rsidRDefault="00F93ABA" w:rsidP="00F93ABA">
      <w:pPr>
        <w:ind w:firstLine="0"/>
        <w:jc w:val="center"/>
        <w:rPr>
          <w:b/>
        </w:rPr>
      </w:pPr>
      <w:r>
        <w:rPr>
          <w:b/>
        </w:rPr>
        <w:lastRenderedPageBreak/>
        <w:t>Figure</w:t>
      </w:r>
      <w:r w:rsidR="000C7ABF">
        <w:rPr>
          <w:b/>
        </w:rPr>
        <w:t>s</w:t>
      </w:r>
    </w:p>
    <w:p w14:paraId="41FFB754" w14:textId="46DF1BD0" w:rsidR="000C7ABF" w:rsidRDefault="004852B7" w:rsidP="004852B7">
      <w:pPr>
        <w:ind w:firstLine="0"/>
        <w:jc w:val="both"/>
        <w:rPr>
          <w:b/>
        </w:rPr>
      </w:pPr>
      <w:r>
        <w:rPr>
          <w:b/>
        </w:rPr>
        <w:object w:dxaOrig="9600" w:dyaOrig="9922" w14:anchorId="19EE50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pt;height:413.1pt" o:ole="">
            <v:imagedata r:id="rId8" o:title=""/>
          </v:shape>
          <o:OLEObject Type="Embed" ProgID="PowerPoint.Show.12" ShapeID="_x0000_i1025" DrawAspect="Content" ObjectID="_1678779196" r:id="rId9"/>
        </w:object>
      </w:r>
    </w:p>
    <w:p w14:paraId="55878A64" w14:textId="288CF0D4" w:rsidR="00F93ABA" w:rsidRDefault="00F93ABA" w:rsidP="00F93ABA">
      <w:r>
        <w:rPr>
          <w:b/>
        </w:rPr>
        <w:t>Fig. 1</w:t>
      </w:r>
      <w:r>
        <w:t xml:space="preserve"> The </w:t>
      </w:r>
      <w:r w:rsidR="00636409">
        <w:t xml:space="preserve">pathways of </w:t>
      </w:r>
      <w:r>
        <w:t>envy</w:t>
      </w:r>
      <w:r w:rsidR="00636409">
        <w:t xml:space="preserve"> that </w:t>
      </w:r>
      <w:r w:rsidR="00E24D86">
        <w:t>have different value.</w:t>
      </w:r>
      <w:r w:rsidR="00A16C9B">
        <w:t xml:space="preserve"> </w:t>
      </w:r>
      <w:r w:rsidR="00E24D86">
        <w:t xml:space="preserve">Pathways that end </w:t>
      </w:r>
      <w:r w:rsidR="00A16C9B">
        <w:t>in dark grey</w:t>
      </w:r>
      <w:r w:rsidR="00D82C43">
        <w:t xml:space="preserve"> corners</w:t>
      </w:r>
      <w:r w:rsidR="00A16C9B">
        <w:t xml:space="preserve"> represent </w:t>
      </w:r>
      <w:r w:rsidR="00917C97">
        <w:t xml:space="preserve">exemplary </w:t>
      </w:r>
      <w:r w:rsidR="00A16C9B">
        <w:t xml:space="preserve">outcomes of benign envy and </w:t>
      </w:r>
      <w:r w:rsidR="00D82C43">
        <w:t xml:space="preserve">pathways that end </w:t>
      </w:r>
      <w:r w:rsidR="00A16C9B">
        <w:t>in light grey</w:t>
      </w:r>
      <w:r w:rsidR="00D82C43">
        <w:t xml:space="preserve"> corners</w:t>
      </w:r>
      <w:r w:rsidR="00A16C9B">
        <w:t xml:space="preserve"> represent</w:t>
      </w:r>
      <w:r w:rsidR="00917C97">
        <w:t xml:space="preserve"> exemplary</w:t>
      </w:r>
      <w:r w:rsidR="00A16C9B">
        <w:t xml:space="preserve"> outcomes of malicious envy</w:t>
      </w:r>
      <w:r w:rsidR="00D82C43">
        <w:t>.</w:t>
      </w:r>
    </w:p>
    <w:p w14:paraId="4BD50055" w14:textId="77777777" w:rsidR="00F93ABA" w:rsidRDefault="00F93ABA" w:rsidP="00F93ABA">
      <w:pPr>
        <w:spacing w:after="160" w:line="259" w:lineRule="auto"/>
        <w:ind w:firstLine="0"/>
      </w:pPr>
      <w:r>
        <w:br w:type="page"/>
      </w:r>
    </w:p>
    <w:p w14:paraId="457AAD32" w14:textId="77777777" w:rsidR="00F93ABA" w:rsidRDefault="00F93ABA" w:rsidP="00F93ABA">
      <w:pPr>
        <w:ind w:firstLine="0"/>
        <w:jc w:val="center"/>
      </w:pPr>
      <w:r>
        <w:lastRenderedPageBreak/>
        <w:t>References</w:t>
      </w:r>
    </w:p>
    <w:p w14:paraId="653ED960" w14:textId="77777777" w:rsidR="00BB196B" w:rsidRDefault="00F93ABA" w:rsidP="00BB196B">
      <w:pPr>
        <w:pStyle w:val="Literaturverzeichnis"/>
      </w:pPr>
      <w:r>
        <w:fldChar w:fldCharType="begin"/>
      </w:r>
      <w:r w:rsidR="00847FC4">
        <w:instrText xml:space="preserve"> ADDIN ZOTERO_BIBL {"uncited":[],"omitted":[],"custom":[]} CSL_BIBLIOGRAPHY </w:instrText>
      </w:r>
      <w:r>
        <w:fldChar w:fldCharType="separate"/>
      </w:r>
      <w:r w:rsidR="00BB196B">
        <w:t xml:space="preserve">Anderson, Cameron, John Angus D. Hildreth, and Laura Howland. 2015. Is the desire for status a fundamental human motive? A review of the empirical literature. </w:t>
      </w:r>
      <w:r w:rsidR="00BB196B">
        <w:rPr>
          <w:i/>
          <w:iCs/>
        </w:rPr>
        <w:t>Psychological Bulletin</w:t>
      </w:r>
      <w:r w:rsidR="00BB196B">
        <w:t xml:space="preserve"> 141: 574–601. https://doi.org/10.1037/a0038781.</w:t>
      </w:r>
    </w:p>
    <w:p w14:paraId="37263408" w14:textId="77777777" w:rsidR="00BB196B" w:rsidRDefault="00BB196B" w:rsidP="00BB196B">
      <w:pPr>
        <w:pStyle w:val="Literaturverzeichnis"/>
      </w:pPr>
      <w:r>
        <w:t xml:space="preserve">Aquaro, G. R. A. 2004. </w:t>
      </w:r>
      <w:r>
        <w:rPr>
          <w:i/>
          <w:iCs/>
        </w:rPr>
        <w:t>Death by envy: The evil eye and envy in the Christian tradition.</w:t>
      </w:r>
      <w:r>
        <w:t xml:space="preserve"> Lincoln: Universe.</w:t>
      </w:r>
    </w:p>
    <w:p w14:paraId="4FA6EFEC" w14:textId="77777777" w:rsidR="00BB196B" w:rsidRDefault="00BB196B" w:rsidP="00BB196B">
      <w:pPr>
        <w:pStyle w:val="Literaturverzeichnis"/>
      </w:pPr>
      <w:r>
        <w:t xml:space="preserve">Aristotle. 1925. </w:t>
      </w:r>
      <w:r>
        <w:rPr>
          <w:i/>
          <w:iCs/>
        </w:rPr>
        <w:t>The Nicomachean ethics</w:t>
      </w:r>
      <w:r>
        <w:t>. New York: Oxford University Press.</w:t>
      </w:r>
    </w:p>
    <w:p w14:paraId="524F027B" w14:textId="77777777" w:rsidR="00BB196B" w:rsidRDefault="00BB196B" w:rsidP="00BB196B">
      <w:pPr>
        <w:pStyle w:val="Literaturverzeichnis"/>
      </w:pPr>
      <w:r>
        <w:t xml:space="preserve">Aristotle. 1929. </w:t>
      </w:r>
      <w:r>
        <w:rPr>
          <w:i/>
          <w:iCs/>
        </w:rPr>
        <w:t>Art of rhetoric</w:t>
      </w:r>
      <w:r>
        <w:t>. Cambridge: Harvard University Press.</w:t>
      </w:r>
    </w:p>
    <w:p w14:paraId="3C1F090B" w14:textId="77777777" w:rsidR="00BB196B" w:rsidRDefault="00BB196B" w:rsidP="00BB196B">
      <w:pPr>
        <w:pStyle w:val="Literaturverzeichnis"/>
      </w:pPr>
      <w:r>
        <w:t xml:space="preserve">Bankovsky, Miriam. 2018. Excusing economic envy: On injustice and impotence. </w:t>
      </w:r>
      <w:r>
        <w:rPr>
          <w:i/>
          <w:iCs/>
        </w:rPr>
        <w:t>Journal of Applied Philosophy</w:t>
      </w:r>
      <w:r>
        <w:t xml:space="preserve"> 35: 257–279. https://doi.org/10.1111/japp.12194.</w:t>
      </w:r>
    </w:p>
    <w:p w14:paraId="0DAAB51B" w14:textId="77777777" w:rsidR="00BB196B" w:rsidRDefault="00BB196B" w:rsidP="00BB196B">
      <w:pPr>
        <w:pStyle w:val="Literaturverzeichnis"/>
      </w:pPr>
      <w:r>
        <w:t xml:space="preserve">Behler, Anna Maria C., Catherine S. J. Wall, Adriana Bos, and Jeffrey D. Green. 2020. To help or to harm? Assessing the impact of envy on prosocial and antisocial behaviors. </w:t>
      </w:r>
      <w:r>
        <w:rPr>
          <w:i/>
          <w:iCs/>
        </w:rPr>
        <w:t>Personality and Social Psychology Bulletin</w:t>
      </w:r>
      <w:r>
        <w:t>: 014616721989766. https://doi.org/10.1177/0146167219897660.</w:t>
      </w:r>
    </w:p>
    <w:p w14:paraId="68F27292" w14:textId="77777777" w:rsidR="00BB196B" w:rsidRDefault="00BB196B" w:rsidP="00BB196B">
      <w:pPr>
        <w:pStyle w:val="Literaturverzeichnis"/>
      </w:pPr>
      <w:r>
        <w:t xml:space="preserve">Belk, Russell. 2011. Benign envy. </w:t>
      </w:r>
      <w:r>
        <w:rPr>
          <w:i/>
          <w:iCs/>
        </w:rPr>
        <w:t>AMS Review</w:t>
      </w:r>
      <w:r>
        <w:t xml:space="preserve"> 1: 117–134. https://doi.org/10.1007/s13162-011-0018-x.</w:t>
      </w:r>
    </w:p>
    <w:p w14:paraId="382239DC" w14:textId="77777777" w:rsidR="00BB196B" w:rsidRDefault="00BB196B" w:rsidP="00BB196B">
      <w:pPr>
        <w:pStyle w:val="Literaturverzeichnis"/>
      </w:pPr>
      <w:r>
        <w:t xml:space="preserve">Ben-Ze’ev, Aaron. 2002. Are envy, anger, and resentment moral emotions? </w:t>
      </w:r>
      <w:r>
        <w:rPr>
          <w:i/>
          <w:iCs/>
        </w:rPr>
        <w:t>Philosophical Explorations</w:t>
      </w:r>
      <w:r>
        <w:t xml:space="preserve"> 5: 148–154. https://doi.org/10.1080/10002002058538728.</w:t>
      </w:r>
    </w:p>
    <w:p w14:paraId="14127934" w14:textId="77777777" w:rsidR="00BB196B" w:rsidRDefault="00BB196B" w:rsidP="00BB196B">
      <w:pPr>
        <w:pStyle w:val="Literaturverzeichnis"/>
      </w:pPr>
      <w:r>
        <w:t xml:space="preserve">Briki, Walid. 2019. Harmed trait self-control: Why do people with a higher dispositional malicious envy experience lower subjective wellbeing? A cross-sectional study. </w:t>
      </w:r>
      <w:r>
        <w:rPr>
          <w:i/>
          <w:iCs/>
        </w:rPr>
        <w:t>Journal of Happiness Studies</w:t>
      </w:r>
      <w:r>
        <w:t xml:space="preserve"> 20: 523–540. https://doi.org/10.1007/s10902-017-9955-x.</w:t>
      </w:r>
    </w:p>
    <w:p w14:paraId="23C06FEC" w14:textId="77777777" w:rsidR="00BB196B" w:rsidRDefault="00BB196B" w:rsidP="00BB196B">
      <w:pPr>
        <w:pStyle w:val="Literaturverzeichnis"/>
      </w:pPr>
      <w:r>
        <w:t xml:space="preserve">Cheng, Joey T., Jessica L. Tracy, Tom Foulsham, Alan Kingstone, and Joseph Henrich. 2013. Two ways to the top: Evidence that dominance and prestige are distinct yet viable avenues to social rank and influence. </w:t>
      </w:r>
      <w:r>
        <w:rPr>
          <w:i/>
          <w:iCs/>
        </w:rPr>
        <w:t>Journal of Personality and Social Psychology</w:t>
      </w:r>
      <w:r>
        <w:t xml:space="preserve"> 104: 103–125. https://doi.org/10.1037/a0030398.</w:t>
      </w:r>
    </w:p>
    <w:p w14:paraId="289274C5" w14:textId="77777777" w:rsidR="00BB196B" w:rsidRDefault="00BB196B" w:rsidP="00BB196B">
      <w:pPr>
        <w:pStyle w:val="Literaturverzeichnis"/>
      </w:pPr>
      <w:r>
        <w:lastRenderedPageBreak/>
        <w:t xml:space="preserve">Clore, Gerald L., and Andrew Ortony. 2013. Psychological construction in the OCC model of emotion. </w:t>
      </w:r>
      <w:r>
        <w:rPr>
          <w:i/>
          <w:iCs/>
        </w:rPr>
        <w:t>Emotion Review</w:t>
      </w:r>
      <w:r>
        <w:t xml:space="preserve"> 5: 335–343. https://doi.org/10.1177/1754073913489751.</w:t>
      </w:r>
    </w:p>
    <w:p w14:paraId="159680B6" w14:textId="77777777" w:rsidR="00BB196B" w:rsidRDefault="00BB196B" w:rsidP="00BB196B">
      <w:pPr>
        <w:pStyle w:val="Literaturverzeichnis"/>
      </w:pPr>
      <w:r>
        <w:t xml:space="preserve">Cohen-Charash, Yochi. 2009. Episodic envy. </w:t>
      </w:r>
      <w:r>
        <w:rPr>
          <w:i/>
          <w:iCs/>
        </w:rPr>
        <w:t>Journal of Applied Social Psychology</w:t>
      </w:r>
      <w:r>
        <w:t xml:space="preserve"> 39: 2128–2173. https://doi.org/10.1111/j.1559-1816.2009.00519.x.</w:t>
      </w:r>
    </w:p>
    <w:p w14:paraId="49D4831C" w14:textId="77777777" w:rsidR="00BB196B" w:rsidRDefault="00BB196B" w:rsidP="00BB196B">
      <w:pPr>
        <w:pStyle w:val="Literaturverzeichnis"/>
      </w:pPr>
      <w:r>
        <w:t xml:space="preserve">Cohen-Charash, Yochi, and E. Larson. 2017. An emotion divided: Studying envy is better than studying “benign” and “malicious” envy. </w:t>
      </w:r>
      <w:r>
        <w:rPr>
          <w:i/>
          <w:iCs/>
        </w:rPr>
        <w:t>Current Directions in Psychological Science</w:t>
      </w:r>
      <w:r>
        <w:t xml:space="preserve"> 26: 174–183. https://doi.org/10.1177/0963721416683667.</w:t>
      </w:r>
    </w:p>
    <w:p w14:paraId="78B69D77" w14:textId="77777777" w:rsidR="00BB196B" w:rsidRDefault="00BB196B" w:rsidP="00BB196B">
      <w:pPr>
        <w:pStyle w:val="Literaturverzeichnis"/>
      </w:pPr>
      <w:r>
        <w:t xml:space="preserve">Colombo, Matteo, Leandra Bucher, and Yoel Inbar. 2016. Explanatory judgment, moral offense and value-free science. </w:t>
      </w:r>
      <w:r>
        <w:rPr>
          <w:i/>
          <w:iCs/>
        </w:rPr>
        <w:t>Review of Philosophy and Psychology</w:t>
      </w:r>
      <w:r>
        <w:t xml:space="preserve"> 7: 743–763. https://doi.org/10.1007/s13164-015-0282-z.</w:t>
      </w:r>
    </w:p>
    <w:p w14:paraId="10C3C556" w14:textId="77777777" w:rsidR="00BB196B" w:rsidRDefault="00BB196B" w:rsidP="00BB196B">
      <w:pPr>
        <w:pStyle w:val="Literaturverzeichnis"/>
      </w:pPr>
      <w:r>
        <w:t xml:space="preserve">Coricelli, G., and A. Rustichini. 2009. Counterfactual thinking and emotions: Regret and envy learning. </w:t>
      </w:r>
      <w:r>
        <w:rPr>
          <w:i/>
          <w:iCs/>
        </w:rPr>
        <w:t>Philosophical Transactions of the Royal Society B: Biological Sciences</w:t>
      </w:r>
      <w:r>
        <w:t xml:space="preserve"> 365: 241–247. https://doi.org/10.1098/rstb.2009.0159.</w:t>
      </w:r>
    </w:p>
    <w:p w14:paraId="41762552" w14:textId="77777777" w:rsidR="00BB196B" w:rsidRDefault="00BB196B" w:rsidP="00BB196B">
      <w:pPr>
        <w:pStyle w:val="Literaturverzeichnis"/>
      </w:pPr>
      <w:r>
        <w:t xml:space="preserve">Crusius, Jan, Manuel F. Gonzalez, Jens Lange, and Yochi Cohen-Charash. 2020. Envy: An adversarial review and comparison of two competing views. </w:t>
      </w:r>
      <w:r>
        <w:rPr>
          <w:i/>
          <w:iCs/>
        </w:rPr>
        <w:t>Emotion Review</w:t>
      </w:r>
      <w:r>
        <w:t xml:space="preserve"> 12: 3–21. https://doi.org/10.1177/1754073919873131.</w:t>
      </w:r>
    </w:p>
    <w:p w14:paraId="6C8293A7" w14:textId="77777777" w:rsidR="00BB196B" w:rsidRDefault="00BB196B" w:rsidP="00BB196B">
      <w:pPr>
        <w:pStyle w:val="Literaturverzeichnis"/>
      </w:pPr>
      <w:r>
        <w:t xml:space="preserve">Crusius, Jan, and Jens Lange. in press. Counterfactual thoughts distinguish benign and malicious envy. </w:t>
      </w:r>
      <w:r>
        <w:rPr>
          <w:i/>
          <w:iCs/>
        </w:rPr>
        <w:t>Emotion</w:t>
      </w:r>
      <w:r>
        <w:t>.</w:t>
      </w:r>
    </w:p>
    <w:p w14:paraId="686757D7" w14:textId="77777777" w:rsidR="00BB196B" w:rsidRDefault="00BB196B" w:rsidP="00BB196B">
      <w:pPr>
        <w:pStyle w:val="Literaturverzeichnis"/>
      </w:pPr>
      <w:r>
        <w:t xml:space="preserve">Crusius, Jan, and Jens Lange. 2014. What catches the envious eye? Attentional biases within malicious and benign envy. </w:t>
      </w:r>
      <w:r>
        <w:rPr>
          <w:i/>
          <w:iCs/>
        </w:rPr>
        <w:t>Journal of Experimental Social Psychology</w:t>
      </w:r>
      <w:r>
        <w:t xml:space="preserve"> 55: 1–11. https://doi.org/10.1016/j.jesp.2014.05.007.</w:t>
      </w:r>
    </w:p>
    <w:p w14:paraId="5FA1BBC7" w14:textId="77777777" w:rsidR="00BB196B" w:rsidRDefault="00BB196B" w:rsidP="00BB196B">
      <w:pPr>
        <w:pStyle w:val="Literaturverzeichnis"/>
      </w:pPr>
      <w:r>
        <w:t xml:space="preserve">Crusius, Jan, and Jens Lange. 2017. How do people respond to threatened social status? Moderators of benign versus malicious envy. In </w:t>
      </w:r>
      <w:r>
        <w:rPr>
          <w:i/>
          <w:iCs/>
        </w:rPr>
        <w:t>Envy at work and in organizations: Research, theory, and applications</w:t>
      </w:r>
      <w:r>
        <w:t>, ed. R. H. Smith, U. Merlone, and M. K. Duffy, 85–110. New York, NY: Oxford University Press.</w:t>
      </w:r>
    </w:p>
    <w:p w14:paraId="5AADB7FA" w14:textId="77777777" w:rsidR="00BB196B" w:rsidRDefault="00BB196B" w:rsidP="00BB196B">
      <w:pPr>
        <w:pStyle w:val="Literaturverzeichnis"/>
      </w:pPr>
      <w:r>
        <w:lastRenderedPageBreak/>
        <w:t xml:space="preserve">Crusius, Jan, and Thomas Mussweiler. 2012. When people want what others have: The impulsive side of envious desire. </w:t>
      </w:r>
      <w:r>
        <w:rPr>
          <w:i/>
          <w:iCs/>
        </w:rPr>
        <w:t>Emotion</w:t>
      </w:r>
      <w:r>
        <w:t xml:space="preserve"> 12: 142–153. https://doi.org/10.1037/a0023523.</w:t>
      </w:r>
    </w:p>
    <w:p w14:paraId="5577E73B" w14:textId="77777777" w:rsidR="00BB196B" w:rsidRDefault="00BB196B" w:rsidP="00BB196B">
      <w:pPr>
        <w:pStyle w:val="Literaturverzeichnis"/>
      </w:pPr>
      <w:r>
        <w:t xml:space="preserve">D’Arms, Justin. 2018. Envy. Edited by E. N. Zalta. </w:t>
      </w:r>
      <w:r>
        <w:rPr>
          <w:i/>
          <w:iCs/>
        </w:rPr>
        <w:t>Stanford Encyclopedia of Philosophy</w:t>
      </w:r>
      <w:r>
        <w:t>.</w:t>
      </w:r>
    </w:p>
    <w:p w14:paraId="73EEB479" w14:textId="77777777" w:rsidR="00BB196B" w:rsidRDefault="00BB196B" w:rsidP="00BB196B">
      <w:pPr>
        <w:pStyle w:val="Literaturverzeichnis"/>
      </w:pPr>
      <w:r>
        <w:t xml:space="preserve">D’Arms, Justin, and Daniel Jacobson. 2000. The moralistic fallacy: On the “appropriateness” of emotions. </w:t>
      </w:r>
      <w:r>
        <w:rPr>
          <w:i/>
          <w:iCs/>
        </w:rPr>
        <w:t>Philosophy and Phenomenological Research</w:t>
      </w:r>
      <w:r>
        <w:t xml:space="preserve"> 61: 65. https://doi.org/10.2307/2653403.</w:t>
      </w:r>
    </w:p>
    <w:p w14:paraId="278E7155" w14:textId="77777777" w:rsidR="00BB196B" w:rsidRDefault="00BB196B" w:rsidP="00BB196B">
      <w:pPr>
        <w:pStyle w:val="Literaturverzeichnis"/>
      </w:pPr>
      <w:r>
        <w:t xml:space="preserve">D’Arms, Justin, and A. D. Kerr. 2008. Envy in the philosophical tradition. In </w:t>
      </w:r>
      <w:r>
        <w:rPr>
          <w:i/>
          <w:iCs/>
        </w:rPr>
        <w:t>Envy: Theory and research</w:t>
      </w:r>
      <w:r>
        <w:t>, R. H. Smith, 39–59. New York: Oxford University Press.</w:t>
      </w:r>
    </w:p>
    <w:p w14:paraId="1E9E8899" w14:textId="77777777" w:rsidR="00BB196B" w:rsidRDefault="00BB196B" w:rsidP="00BB196B">
      <w:pPr>
        <w:pStyle w:val="Literaturverzeichnis"/>
      </w:pPr>
      <w:r>
        <w:t xml:space="preserve">Duckworth, Angela L., Christopher Peterson, Michael D. Matthews, and Dennis R. Kelly. 2007. Grit: Perseverance and passion for long-term goals. </w:t>
      </w:r>
      <w:r>
        <w:rPr>
          <w:i/>
          <w:iCs/>
        </w:rPr>
        <w:t>Journal of Personality and Social Psychology</w:t>
      </w:r>
      <w:r>
        <w:t xml:space="preserve"> 92: 1087–1101. https://doi.org/10.1037/0022-3514.92.6.1087.</w:t>
      </w:r>
    </w:p>
    <w:p w14:paraId="42EB0A55" w14:textId="77777777" w:rsidR="00BB196B" w:rsidRDefault="00BB196B" w:rsidP="00BB196B">
      <w:pPr>
        <w:pStyle w:val="Literaturverzeichnis"/>
      </w:pPr>
      <w:r>
        <w:t xml:space="preserve">Duffy, M. K., K. L. Scott, J. D. Shaw, B. J. Tepper, and K. Aquino. 2012. A social context model of envy and social undermining. </w:t>
      </w:r>
      <w:r>
        <w:rPr>
          <w:i/>
          <w:iCs/>
        </w:rPr>
        <w:t>Academy of Management Journal</w:t>
      </w:r>
      <w:r>
        <w:t xml:space="preserve"> 55: 643–666. https://doi.org/10.5465/amj.2009.0804.</w:t>
      </w:r>
    </w:p>
    <w:p w14:paraId="4DF833EC" w14:textId="77777777" w:rsidR="00BB196B" w:rsidRDefault="00BB196B" w:rsidP="00BB196B">
      <w:pPr>
        <w:pStyle w:val="Literaturverzeichnis"/>
      </w:pPr>
      <w:r>
        <w:t xml:space="preserve">Duffy, M. K., and J. D. Shaw. 2000. The Salieri syndrome: Consequences of envy in groups. </w:t>
      </w:r>
      <w:r>
        <w:rPr>
          <w:i/>
          <w:iCs/>
        </w:rPr>
        <w:t>Small Group Research</w:t>
      </w:r>
      <w:r>
        <w:t xml:space="preserve"> 31: 3–23. https://doi.org/10.1177/104649640003100101.</w:t>
      </w:r>
    </w:p>
    <w:p w14:paraId="45ECC4CB" w14:textId="77777777" w:rsidR="00BB196B" w:rsidRDefault="00BB196B" w:rsidP="00BB196B">
      <w:pPr>
        <w:pStyle w:val="Literaturverzeichnis"/>
      </w:pPr>
      <w:r>
        <w:t xml:space="preserve">Ellsworth, Phoebe C., and Klaus R. Scherer. 2003. Appraisal processes in emotion. In </w:t>
      </w:r>
      <w:r>
        <w:rPr>
          <w:i/>
          <w:iCs/>
        </w:rPr>
        <w:t>Handbook of affective sciences.</w:t>
      </w:r>
      <w:r>
        <w:t>, ed. Richard J. Davidson, Klaus R. Scherer, and H. Hill Goldsmith, 572–595. New York, NY US: Oxford University Press.</w:t>
      </w:r>
    </w:p>
    <w:p w14:paraId="27467458" w14:textId="77777777" w:rsidR="00BB196B" w:rsidRDefault="00BB196B" w:rsidP="00BB196B">
      <w:pPr>
        <w:pStyle w:val="Literaturverzeichnis"/>
      </w:pPr>
      <w:r>
        <w:t xml:space="preserve">Exline, Julie J., and Anne L. Zell. 2008. Antidotes to envy: A conceptual framework. In </w:t>
      </w:r>
      <w:r>
        <w:rPr>
          <w:i/>
          <w:iCs/>
        </w:rPr>
        <w:t>Envy: Theory and research</w:t>
      </w:r>
      <w:r>
        <w:t>, ed. R. H. Smith, 315–331. New York: Oxford University Press.</w:t>
      </w:r>
    </w:p>
    <w:p w14:paraId="54EA0A37" w14:textId="77777777" w:rsidR="00BB196B" w:rsidRDefault="00BB196B" w:rsidP="00BB196B">
      <w:pPr>
        <w:pStyle w:val="Literaturverzeichnis"/>
      </w:pPr>
      <w:r>
        <w:t xml:space="preserve">Falcon, Rachael G. 2015. Is envy categorical or dimensional? An empirical investigation using taxometric analysis. </w:t>
      </w:r>
      <w:r>
        <w:rPr>
          <w:i/>
          <w:iCs/>
        </w:rPr>
        <w:t>Emotion</w:t>
      </w:r>
      <w:r>
        <w:t xml:space="preserve"> 15: 694–698. https://doi.org/10.1037/emo0000102.</w:t>
      </w:r>
    </w:p>
    <w:p w14:paraId="3196CD4D" w14:textId="77777777" w:rsidR="00BB196B" w:rsidRDefault="00BB196B" w:rsidP="00BB196B">
      <w:pPr>
        <w:pStyle w:val="Literaturverzeichnis"/>
      </w:pPr>
      <w:r>
        <w:lastRenderedPageBreak/>
        <w:t xml:space="preserve">Feather, N. T. 2006. Deservingness and emotions: Applying the structural model of deservingness to the analysis of affective reactions to outcomes. </w:t>
      </w:r>
      <w:r>
        <w:rPr>
          <w:i/>
          <w:iCs/>
        </w:rPr>
        <w:t>European Review of Social Psychology</w:t>
      </w:r>
      <w:r>
        <w:t xml:space="preserve"> 17: 38–73. https://doi.org/10.1080/10463280600662321.</w:t>
      </w:r>
    </w:p>
    <w:p w14:paraId="014EDD57" w14:textId="77777777" w:rsidR="00BB196B" w:rsidRDefault="00BB196B" w:rsidP="00BB196B">
      <w:pPr>
        <w:pStyle w:val="Literaturverzeichnis"/>
      </w:pPr>
      <w:r>
        <w:t xml:space="preserve">Feather, N. T., and Katherine Nairn. 2005. Resentment, envy, schadenfreude, and sympathy: Effects of own and other’s deserved or undeserved status. </w:t>
      </w:r>
      <w:r>
        <w:rPr>
          <w:i/>
          <w:iCs/>
        </w:rPr>
        <w:t>Australian Journal of Psychology</w:t>
      </w:r>
      <w:r>
        <w:t xml:space="preserve"> 57: 87–102. https://doi.org/10.1080/00049530500048672.</w:t>
      </w:r>
    </w:p>
    <w:p w14:paraId="498E0854" w14:textId="77777777" w:rsidR="00BB196B" w:rsidRDefault="00BB196B" w:rsidP="00BB196B">
      <w:pPr>
        <w:pStyle w:val="Literaturverzeichnis"/>
      </w:pPr>
      <w:r>
        <w:t xml:space="preserve">Fischer, A. H., and A. S. R. Manstead. 2016. Social functions of emotion and emotion regulation. In </w:t>
      </w:r>
      <w:r>
        <w:rPr>
          <w:i/>
          <w:iCs/>
        </w:rPr>
        <w:t>Handbook of Emotions</w:t>
      </w:r>
      <w:r>
        <w:t>, ed. L. F. Barrett, M. Lewis, and J. M. Haviland-Jones, 424–439. New York: Guilford Press.</w:t>
      </w:r>
    </w:p>
    <w:p w14:paraId="68E2616C" w14:textId="77777777" w:rsidR="00BB196B" w:rsidRDefault="00BB196B" w:rsidP="00BB196B">
      <w:pPr>
        <w:pStyle w:val="Literaturverzeichnis"/>
      </w:pPr>
      <w:r>
        <w:t xml:space="preserve">Fischer, A. H., and Ira J. Roseman. 2007. Beat them or ban them: The characteristics and social functions of anger and contempt. </w:t>
      </w:r>
      <w:r>
        <w:rPr>
          <w:i/>
          <w:iCs/>
        </w:rPr>
        <w:t>Journal of Personality and Social Psychology</w:t>
      </w:r>
      <w:r>
        <w:t xml:space="preserve"> 93: 103–115. https://doi.org/10.1037/0022-3514.93.1.103.</w:t>
      </w:r>
    </w:p>
    <w:p w14:paraId="4FC0488C" w14:textId="77777777" w:rsidR="00BB196B" w:rsidRDefault="00BB196B" w:rsidP="00BB196B">
      <w:pPr>
        <w:pStyle w:val="Literaturverzeichnis"/>
      </w:pPr>
      <w:r>
        <w:t xml:space="preserve">Fiske, Susan T. 2010. Envy up, scorn down: How comparison divides us. </w:t>
      </w:r>
      <w:r>
        <w:rPr>
          <w:i/>
          <w:iCs/>
        </w:rPr>
        <w:t>American Psychologist</w:t>
      </w:r>
      <w:r>
        <w:t xml:space="preserve"> 65: 698–706. https://doi.org/10.1037/0003-066X.65.8.698.</w:t>
      </w:r>
    </w:p>
    <w:p w14:paraId="1EABF44F" w14:textId="77777777" w:rsidR="00BB196B" w:rsidRDefault="00BB196B" w:rsidP="00BB196B">
      <w:pPr>
        <w:pStyle w:val="Literaturverzeichnis"/>
      </w:pPr>
      <w:r>
        <w:t xml:space="preserve">Fletcher, Guy. 2008. The consistency of qualitative hedonism and the value of (at least some) malicious pleasures. </w:t>
      </w:r>
      <w:r>
        <w:rPr>
          <w:i/>
          <w:iCs/>
        </w:rPr>
        <w:t>Utilitas</w:t>
      </w:r>
      <w:r>
        <w:t xml:space="preserve"> 20: 462–471. https://doi.org/10.1017/S0953820808003270.</w:t>
      </w:r>
    </w:p>
    <w:p w14:paraId="45C83F2F" w14:textId="77777777" w:rsidR="00BB196B" w:rsidRDefault="00BB196B" w:rsidP="00BB196B">
      <w:pPr>
        <w:pStyle w:val="Literaturverzeichnis"/>
      </w:pPr>
      <w:r>
        <w:t xml:space="preserve">Gino, Francesca, and Lamar Pierce. 2009. The abundance effect: Unethical behavior in the presence of wealth. </w:t>
      </w:r>
      <w:r>
        <w:rPr>
          <w:i/>
          <w:iCs/>
        </w:rPr>
        <w:t>Organizational Behavior and Human Decision Processes</w:t>
      </w:r>
      <w:r>
        <w:t xml:space="preserve"> 109: 142–155. https://doi.org/10.1016/j.obhdp.2009.03.003.</w:t>
      </w:r>
    </w:p>
    <w:p w14:paraId="2E2CC8AA" w14:textId="77777777" w:rsidR="00BB196B" w:rsidRDefault="00BB196B" w:rsidP="00BB196B">
      <w:pPr>
        <w:pStyle w:val="Literaturverzeichnis"/>
      </w:pPr>
      <w:r>
        <w:t>Glatz, Carol. 2014. All wars begin in a jealous heart; let go of pride, envy, pope says.</w:t>
      </w:r>
    </w:p>
    <w:p w14:paraId="071AEC64" w14:textId="77777777" w:rsidR="00BB196B" w:rsidRDefault="00BB196B" w:rsidP="00BB196B">
      <w:pPr>
        <w:pStyle w:val="Literaturverzeichnis"/>
      </w:pPr>
      <w:r>
        <w:t xml:space="preserve">Glick, P. 2002. Sacrificial lambs dressed in wolves’ clothing: Envious prejudice, ideology, and the scapegoating of Jews. In </w:t>
      </w:r>
      <w:r>
        <w:rPr>
          <w:i/>
          <w:iCs/>
        </w:rPr>
        <w:t>Understanding genocide: The social psychology of the holocaust</w:t>
      </w:r>
      <w:r>
        <w:t>, ed. L. S. Newman and R. Erber, 113–142. New York: Oxford University Press.</w:t>
      </w:r>
    </w:p>
    <w:p w14:paraId="2EEB6882" w14:textId="77777777" w:rsidR="00BB196B" w:rsidRDefault="00BB196B" w:rsidP="00BB196B">
      <w:pPr>
        <w:pStyle w:val="Literaturverzeichnis"/>
      </w:pPr>
      <w:r>
        <w:lastRenderedPageBreak/>
        <w:t xml:space="preserve">de Graff, J., D. Wann, and T. N. Naylor. 2014. </w:t>
      </w:r>
      <w:r>
        <w:rPr>
          <w:i/>
          <w:iCs/>
        </w:rPr>
        <w:t>Affluenza: How overconsumption is killing us - and how we can fight back</w:t>
      </w:r>
      <w:r>
        <w:t>. San Francisco: Berret-Koehler Publishers Inc.</w:t>
      </w:r>
    </w:p>
    <w:p w14:paraId="18151533" w14:textId="77777777" w:rsidR="00BB196B" w:rsidRDefault="00BB196B" w:rsidP="00BB196B">
      <w:pPr>
        <w:pStyle w:val="Literaturverzeichnis"/>
      </w:pPr>
      <w:r>
        <w:t xml:space="preserve">Green, Jeffrey Edward. 2013. Rawls and the forgotten figure of the most advantaged: In defense of reasonable envy toward the superrich. </w:t>
      </w:r>
      <w:r>
        <w:rPr>
          <w:i/>
          <w:iCs/>
        </w:rPr>
        <w:t>American Political Science Review</w:t>
      </w:r>
      <w:r>
        <w:t xml:space="preserve"> 107: 123–138. https://doi.org/10.1017/S0003055412000585.</w:t>
      </w:r>
    </w:p>
    <w:p w14:paraId="7BDB146C" w14:textId="77777777" w:rsidR="00BB196B" w:rsidRDefault="00BB196B" w:rsidP="00BB196B">
      <w:pPr>
        <w:pStyle w:val="Literaturverzeichnis"/>
      </w:pPr>
      <w:r>
        <w:t xml:space="preserve">Hawley, Patricia H. 2003. Prosocial and coercive configurations of resource control in early adolescence: A case for the well-adapted Machiavellian. </w:t>
      </w:r>
      <w:r>
        <w:rPr>
          <w:i/>
          <w:iCs/>
        </w:rPr>
        <w:t>Merrill-Palmer Quarterly</w:t>
      </w:r>
      <w:r>
        <w:t xml:space="preserve"> 49: 279–309. https://doi.org/10.1353/mpq.2003.0013.</w:t>
      </w:r>
    </w:p>
    <w:p w14:paraId="1EAB7DB4" w14:textId="77777777" w:rsidR="00BB196B" w:rsidRDefault="00BB196B" w:rsidP="00BB196B">
      <w:pPr>
        <w:pStyle w:val="Literaturverzeichnis"/>
      </w:pPr>
      <w:r>
        <w:t xml:space="preserve">Heider, F. 1958. </w:t>
      </w:r>
      <w:r>
        <w:rPr>
          <w:i/>
          <w:iCs/>
        </w:rPr>
        <w:t>The psychology of interpersonal relations</w:t>
      </w:r>
      <w:r>
        <w:t>. Hillsdale, NJ: Lawrence Erlbaum Associates.</w:t>
      </w:r>
    </w:p>
    <w:p w14:paraId="34022FA5" w14:textId="77777777" w:rsidR="00BB196B" w:rsidRDefault="00BB196B" w:rsidP="00BB196B">
      <w:pPr>
        <w:pStyle w:val="Literaturverzeichnis"/>
      </w:pPr>
      <w:r>
        <w:t xml:space="preserve">Henniger, Nicole E., and Christine R. Harris. 2015. Envy across adulthood: The what and the who. </w:t>
      </w:r>
      <w:r>
        <w:rPr>
          <w:i/>
          <w:iCs/>
        </w:rPr>
        <w:t>Basic and Applied Social Psychology</w:t>
      </w:r>
      <w:r>
        <w:t xml:space="preserve"> 37: 303–318. https://doi.org/10.1080/01973533.2015.1088440.</w:t>
      </w:r>
    </w:p>
    <w:p w14:paraId="52EA8AD5" w14:textId="77777777" w:rsidR="00BB196B" w:rsidRDefault="00BB196B" w:rsidP="00BB196B">
      <w:pPr>
        <w:pStyle w:val="Literaturverzeichnis"/>
      </w:pPr>
      <w:r>
        <w:t xml:space="preserve">Henrich, Joseph, and Francisco J Gil-White. 2001. The evolution of prestige: Freely conferred deference as a mechanism for enhancing the benefits of cultural transmission. </w:t>
      </w:r>
      <w:r>
        <w:rPr>
          <w:i/>
          <w:iCs/>
        </w:rPr>
        <w:t>Evolution and Human Behavior</w:t>
      </w:r>
      <w:r>
        <w:t xml:space="preserve"> 22: 165–196. https://doi.org/10.1016/S1090-5138(00)00071-4.</w:t>
      </w:r>
    </w:p>
    <w:p w14:paraId="0ADCE892" w14:textId="77777777" w:rsidR="00BB196B" w:rsidRDefault="00BB196B" w:rsidP="00BB196B">
      <w:pPr>
        <w:pStyle w:val="Literaturverzeichnis"/>
      </w:pPr>
      <w:r>
        <w:t xml:space="preserve">Hume, D. 1969. </w:t>
      </w:r>
      <w:r>
        <w:rPr>
          <w:i/>
          <w:iCs/>
        </w:rPr>
        <w:t>A treatise of human nature</w:t>
      </w:r>
      <w:r>
        <w:t>. London: Penguin.</w:t>
      </w:r>
    </w:p>
    <w:p w14:paraId="57D2DEB0" w14:textId="77777777" w:rsidR="00BB196B" w:rsidRDefault="00BB196B" w:rsidP="00BB196B">
      <w:pPr>
        <w:pStyle w:val="Literaturverzeichnis"/>
      </w:pPr>
      <w:r>
        <w:t xml:space="preserve">Hursthouse, R. 1999. </w:t>
      </w:r>
      <w:r>
        <w:rPr>
          <w:i/>
          <w:iCs/>
        </w:rPr>
        <w:t>On virtue ethics</w:t>
      </w:r>
      <w:r>
        <w:t>. Oxford: Oxford University Press.</w:t>
      </w:r>
    </w:p>
    <w:p w14:paraId="4FB5E1E0" w14:textId="77777777" w:rsidR="00BB196B" w:rsidRDefault="00BB196B" w:rsidP="00BB196B">
      <w:pPr>
        <w:pStyle w:val="Literaturverzeichnis"/>
      </w:pPr>
      <w:r>
        <w:t xml:space="preserve">Inbar, Y., and J. Lammers. 2012. Political diversity in social and personality psychology. </w:t>
      </w:r>
      <w:r>
        <w:rPr>
          <w:i/>
          <w:iCs/>
        </w:rPr>
        <w:t>Perspectives on Psychological Science</w:t>
      </w:r>
      <w:r>
        <w:t xml:space="preserve"> 7: 496–503. https://doi.org/10.1177/1745691612448792.</w:t>
      </w:r>
    </w:p>
    <w:p w14:paraId="0FA72359" w14:textId="77777777" w:rsidR="00BB196B" w:rsidRDefault="00BB196B" w:rsidP="00BB196B">
      <w:pPr>
        <w:pStyle w:val="Literaturverzeichnis"/>
      </w:pPr>
      <w:r>
        <w:t xml:space="preserve">Keltner, Dacher, and Jonathan Haidt. 1999. Social functions of emotions at four levels of analysis. </w:t>
      </w:r>
      <w:r>
        <w:rPr>
          <w:i/>
          <w:iCs/>
        </w:rPr>
        <w:t>Cognition &amp; Emotion</w:t>
      </w:r>
      <w:r>
        <w:t xml:space="preserve"> 13: 505–521. https://doi.org/10.1080/026999399379168.</w:t>
      </w:r>
    </w:p>
    <w:p w14:paraId="1A03C010" w14:textId="77777777" w:rsidR="00BB196B" w:rsidRDefault="00BB196B" w:rsidP="00BB196B">
      <w:pPr>
        <w:pStyle w:val="Literaturverzeichnis"/>
      </w:pPr>
      <w:r>
        <w:lastRenderedPageBreak/>
        <w:t xml:space="preserve">Khan, Abdul Karim, Chris M. Bell, and Samina Quratulain. 2017. The two faces of envy: perceived opportunity to perform as a moderator of envy manifestation. </w:t>
      </w:r>
      <w:r>
        <w:rPr>
          <w:i/>
          <w:iCs/>
        </w:rPr>
        <w:t>Personnel Review</w:t>
      </w:r>
      <w:r>
        <w:t xml:space="preserve"> 46: 490–511. https://doi.org/10.1108/PR-12-2014-0279.</w:t>
      </w:r>
    </w:p>
    <w:p w14:paraId="1CEBD82B" w14:textId="77777777" w:rsidR="00BB196B" w:rsidRDefault="00BB196B" w:rsidP="00BB196B">
      <w:pPr>
        <w:pStyle w:val="Literaturverzeichnis"/>
      </w:pPr>
      <w:r>
        <w:t xml:space="preserve">Kim, Eugene, and Theresa M. Glomb. 2014. Victimization of high performers: The roles of envy and work group identification. </w:t>
      </w:r>
      <w:r>
        <w:rPr>
          <w:i/>
          <w:iCs/>
        </w:rPr>
        <w:t>Journal of Applied Psychology</w:t>
      </w:r>
      <w:r>
        <w:t xml:space="preserve"> 99: 619–634. https://doi.org/10.1037/a0035789.</w:t>
      </w:r>
    </w:p>
    <w:p w14:paraId="1ED09F7F" w14:textId="77777777" w:rsidR="00BB196B" w:rsidRDefault="00BB196B" w:rsidP="00BB196B">
      <w:pPr>
        <w:pStyle w:val="Literaturverzeichnis"/>
      </w:pPr>
      <w:r>
        <w:t xml:space="preserve">Kwiatkowska, Maria Magdalena, Radosław Rogoza, and Tatiana Volkodav. 2018. </w:t>
      </w:r>
      <w:r>
        <w:rPr>
          <w:i/>
          <w:iCs/>
        </w:rPr>
        <w:t>Psychometric properties of the Benign and Malicious Envy Scale: Assessment of structure, reliability, and measurement invariance across the United States, Germany, Russia, and Poland</w:t>
      </w:r>
      <w:r>
        <w:t>. Preprint. PsyArXiv. https://doi.org/10.31234/osf.io/7wutz.</w:t>
      </w:r>
    </w:p>
    <w:p w14:paraId="4483959E" w14:textId="77777777" w:rsidR="00BB196B" w:rsidRDefault="00BB196B" w:rsidP="00BB196B">
      <w:pPr>
        <w:pStyle w:val="Literaturverzeichnis"/>
      </w:pPr>
      <w:r>
        <w:t xml:space="preserve">Kwon, M., Y. Han, and M. Nam. 2017. Envy takes you further: The influence of benign envy on risk taking. </w:t>
      </w:r>
      <w:r>
        <w:rPr>
          <w:i/>
          <w:iCs/>
        </w:rPr>
        <w:t>Social Behavior and Personality</w:t>
      </w:r>
      <w:r>
        <w:t xml:space="preserve"> 45: 39–50. https://doi.org/10.2224/sbp.5977.</w:t>
      </w:r>
    </w:p>
    <w:p w14:paraId="070F9702" w14:textId="77777777" w:rsidR="00BB196B" w:rsidRDefault="00BB196B" w:rsidP="00BB196B">
      <w:pPr>
        <w:pStyle w:val="Literaturverzeichnis"/>
      </w:pPr>
      <w:r>
        <w:t xml:space="preserve">La Caze, Marguerite. 2001. Envy and resentment. </w:t>
      </w:r>
      <w:r>
        <w:rPr>
          <w:i/>
          <w:iCs/>
        </w:rPr>
        <w:t>Philosophical Explorations</w:t>
      </w:r>
      <w:r>
        <w:t xml:space="preserve"> 4: 31–45. https://doi.org/10.1080/13869790108523341.</w:t>
      </w:r>
    </w:p>
    <w:p w14:paraId="7C20DB93" w14:textId="77777777" w:rsidR="00BB196B" w:rsidRDefault="00BB196B" w:rsidP="00BB196B">
      <w:pPr>
        <w:pStyle w:val="Literaturverzeichnis"/>
      </w:pPr>
      <w:r>
        <w:t xml:space="preserve">Lange, Jens, Lisa Blatz, and Jan Crusius. 2018. Dispositional envy: A conceptual review. In </w:t>
      </w:r>
      <w:r>
        <w:rPr>
          <w:i/>
          <w:iCs/>
        </w:rPr>
        <w:t>SAGE Handbook of personality and individual differences</w:t>
      </w:r>
      <w:r>
        <w:t>, ed. Virgil Zeigler-Hill and T. K. Shackelford, 424–440. Thousand Oaks, CA: SAGE.</w:t>
      </w:r>
    </w:p>
    <w:p w14:paraId="13948AEB" w14:textId="77777777" w:rsidR="00BB196B" w:rsidRDefault="00BB196B" w:rsidP="00BB196B">
      <w:pPr>
        <w:pStyle w:val="Literaturverzeichnis"/>
      </w:pPr>
      <w:r>
        <w:t xml:space="preserve">Lange, Jens, and Lea Boecker. 2019. Schadenfreude as social-functional dominance regulator. </w:t>
      </w:r>
      <w:r>
        <w:rPr>
          <w:i/>
          <w:iCs/>
        </w:rPr>
        <w:t>Emotion</w:t>
      </w:r>
      <w:r>
        <w:t xml:space="preserve"> 19: 489–502. https://doi.org/10.1037/emo0000454.</w:t>
      </w:r>
    </w:p>
    <w:p w14:paraId="44A21E3B" w14:textId="77777777" w:rsidR="00BB196B" w:rsidRDefault="00BB196B" w:rsidP="00BB196B">
      <w:pPr>
        <w:pStyle w:val="Literaturverzeichnis"/>
      </w:pPr>
      <w:r>
        <w:t xml:space="preserve">Lange, Jens, J. Crusius, and Birk Hagemeyer. 2016. The Evil Queen’s dilemma: Linking narcissistic admiration and rivalry to benign and malicious envy. </w:t>
      </w:r>
      <w:r>
        <w:rPr>
          <w:i/>
          <w:iCs/>
        </w:rPr>
        <w:t>European Journal of Personality</w:t>
      </w:r>
      <w:r>
        <w:t xml:space="preserve"> 30: 168–188. https://doi.org/10.1002/per.2047.</w:t>
      </w:r>
    </w:p>
    <w:p w14:paraId="1A6E9481" w14:textId="77777777" w:rsidR="00BB196B" w:rsidRDefault="00BB196B" w:rsidP="00BB196B">
      <w:pPr>
        <w:pStyle w:val="Literaturverzeichnis"/>
      </w:pPr>
      <w:r>
        <w:t xml:space="preserve">Lange, Jens, and Jan Crusius. 2015a. The tango of two deadly sins: The social-functional relation of envy and pride. </w:t>
      </w:r>
      <w:r>
        <w:rPr>
          <w:i/>
          <w:iCs/>
        </w:rPr>
        <w:t>Journal of Personality and Social Psychology</w:t>
      </w:r>
      <w:r>
        <w:t xml:space="preserve"> 109: 453–472. https://doi.org/10.1037/pspi0000026.</w:t>
      </w:r>
    </w:p>
    <w:p w14:paraId="1F43CEE4" w14:textId="77777777" w:rsidR="00BB196B" w:rsidRDefault="00BB196B" w:rsidP="00BB196B">
      <w:pPr>
        <w:pStyle w:val="Literaturverzeichnis"/>
      </w:pPr>
      <w:r>
        <w:lastRenderedPageBreak/>
        <w:t xml:space="preserve">Lange, Jens, and Jan Crusius. 2015b. Dispositional envy revisited: Unraveling the motivational dynamics of benign and malicious envy. </w:t>
      </w:r>
      <w:r>
        <w:rPr>
          <w:i/>
          <w:iCs/>
        </w:rPr>
        <w:t>Personality and Social Psychology Bulletin</w:t>
      </w:r>
      <w:r>
        <w:t xml:space="preserve"> 41: 284–294. https://doi.org/10.1177/0146167214564959.</w:t>
      </w:r>
    </w:p>
    <w:p w14:paraId="0764B2E2" w14:textId="77777777" w:rsidR="00BB196B" w:rsidRDefault="00BB196B" w:rsidP="00BB196B">
      <w:pPr>
        <w:pStyle w:val="Literaturverzeichnis"/>
      </w:pPr>
      <w:r>
        <w:t xml:space="preserve">Lange, Jens, Delroy L. Paulhus, and Jan Crusius. 2018. Elucidating the dark side of envy: Distinctive links of benign and malicious envy with dark personalities. </w:t>
      </w:r>
      <w:r>
        <w:rPr>
          <w:i/>
          <w:iCs/>
        </w:rPr>
        <w:t>Personality and Social Psychology Bulletin</w:t>
      </w:r>
      <w:r>
        <w:t xml:space="preserve"> 44: 601–614. https://doi.org/10.1177/0146167217746340.</w:t>
      </w:r>
    </w:p>
    <w:p w14:paraId="3D2F4877" w14:textId="77777777" w:rsidR="00BB196B" w:rsidRDefault="00BB196B" w:rsidP="00BB196B">
      <w:pPr>
        <w:pStyle w:val="Literaturverzeichnis"/>
      </w:pPr>
      <w:r>
        <w:t xml:space="preserve">Lange, Jens, Liz Redford, and Jan Crusius. 2019. A status-seeking account of psychological entitlement. </w:t>
      </w:r>
      <w:r>
        <w:rPr>
          <w:i/>
          <w:iCs/>
        </w:rPr>
        <w:t>Personality and Social Psychology Bulletin</w:t>
      </w:r>
      <w:r>
        <w:t xml:space="preserve"> 45: 1113–1128. https://doi.org/10.1177/0146167218808501.</w:t>
      </w:r>
    </w:p>
    <w:p w14:paraId="59FBD831" w14:textId="77777777" w:rsidR="00BB196B" w:rsidRDefault="00BB196B" w:rsidP="00BB196B">
      <w:pPr>
        <w:pStyle w:val="Literaturverzeichnis"/>
      </w:pPr>
      <w:r>
        <w:t xml:space="preserve">Lange, Jens, Aaron C. Weidman, and Jan Crusius. 2018. The painful duality of envy: Evidence for an integrative theory and a meta-analysis on the relation of envy and schadenfreude. </w:t>
      </w:r>
      <w:r>
        <w:rPr>
          <w:i/>
          <w:iCs/>
        </w:rPr>
        <w:t>Journal of Personality and Social Psychology</w:t>
      </w:r>
      <w:r>
        <w:t xml:space="preserve"> 114: 572–598. https://doi.org/10.1037/pspi0000118.</w:t>
      </w:r>
    </w:p>
    <w:p w14:paraId="2DA1BD46" w14:textId="77777777" w:rsidR="00BB196B" w:rsidRDefault="00BB196B" w:rsidP="00BB196B">
      <w:pPr>
        <w:pStyle w:val="Literaturverzeichnis"/>
      </w:pPr>
      <w:r>
        <w:t xml:space="preserve">Leahy, Robert L. 2020. Cognitive-behavioral therapy for envy. </w:t>
      </w:r>
      <w:r>
        <w:rPr>
          <w:i/>
          <w:iCs/>
        </w:rPr>
        <w:t>Cognitive Therapy and Research</w:t>
      </w:r>
      <w:r>
        <w:t>. https://doi.org/10.1007/s10608-020-10135-y.</w:t>
      </w:r>
    </w:p>
    <w:p w14:paraId="30E6E85E" w14:textId="77777777" w:rsidR="00BB196B" w:rsidRDefault="00BB196B" w:rsidP="00BB196B">
      <w:pPr>
        <w:pStyle w:val="Literaturverzeichnis"/>
      </w:pPr>
      <w:r>
        <w:t xml:space="preserve">LeBreton, J. M., J. F. Binning, and A. J. Adorno. 2006. Subclinical psychopaths. In </w:t>
      </w:r>
      <w:r>
        <w:rPr>
          <w:i/>
          <w:iCs/>
        </w:rPr>
        <w:t>Comprehensive handbook of personality and psychopathology</w:t>
      </w:r>
      <w:r>
        <w:t>, ed. J. C. Thomas and D. Segal, 388–411. New York: Wiley.</w:t>
      </w:r>
    </w:p>
    <w:p w14:paraId="256D31FF" w14:textId="77777777" w:rsidR="00BB196B" w:rsidRDefault="00BB196B" w:rsidP="00BB196B">
      <w:pPr>
        <w:pStyle w:val="Literaturverzeichnis"/>
      </w:pPr>
      <w:r>
        <w:t xml:space="preserve">Maner, J.K., and C.R. Case. 2016. Dominance and prestige: Dual strategies for navigating social hierarchies. In </w:t>
      </w:r>
      <w:r>
        <w:rPr>
          <w:i/>
          <w:iCs/>
        </w:rPr>
        <w:t>Advances in Experimental Social Psychology</w:t>
      </w:r>
      <w:r>
        <w:t>, ed. James M. Olson and Mark P. Zanna, 54:129–180. Elsevier.</w:t>
      </w:r>
    </w:p>
    <w:p w14:paraId="6923C0ED" w14:textId="77777777" w:rsidR="00BB196B" w:rsidRDefault="00BB196B" w:rsidP="00BB196B">
      <w:pPr>
        <w:pStyle w:val="Literaturverzeichnis"/>
      </w:pPr>
      <w:r>
        <w:t xml:space="preserve">Mattes, Josef. 2019. Reports of the death of value-free science are greatly exaggerated. </w:t>
      </w:r>
      <w:r>
        <w:rPr>
          <w:i/>
          <w:iCs/>
        </w:rPr>
        <w:t>Review of Philosophy and Psychology</w:t>
      </w:r>
      <w:r>
        <w:t xml:space="preserve"> 10: 689–699. https://doi.org/10.1007/s13164-018-0426-z.</w:t>
      </w:r>
    </w:p>
    <w:p w14:paraId="1BAD3445" w14:textId="77777777" w:rsidR="00BB196B" w:rsidRDefault="00BB196B" w:rsidP="00BB196B">
      <w:pPr>
        <w:pStyle w:val="Literaturverzeichnis"/>
      </w:pPr>
      <w:r>
        <w:t xml:space="preserve">McDowell, J. 1979. Virtue and reason. </w:t>
      </w:r>
      <w:r>
        <w:rPr>
          <w:i/>
          <w:iCs/>
        </w:rPr>
        <w:t>The Monist</w:t>
      </w:r>
      <w:r>
        <w:t xml:space="preserve"> 62: 331–350.</w:t>
      </w:r>
    </w:p>
    <w:p w14:paraId="5EBAEB52" w14:textId="77777777" w:rsidR="00BB196B" w:rsidRDefault="00BB196B" w:rsidP="00BB196B">
      <w:pPr>
        <w:pStyle w:val="Literaturverzeichnis"/>
      </w:pPr>
      <w:r>
        <w:lastRenderedPageBreak/>
        <w:t xml:space="preserve">Miceli, Maria, and Cristiano Castelfranchi. 2007. The envious mind. </w:t>
      </w:r>
      <w:r>
        <w:rPr>
          <w:i/>
          <w:iCs/>
        </w:rPr>
        <w:t>Cognition &amp; Emotion</w:t>
      </w:r>
      <w:r>
        <w:t xml:space="preserve"> 21: 449–479. https://doi.org/10.1080/02699930600814735.</w:t>
      </w:r>
    </w:p>
    <w:p w14:paraId="43E281BB" w14:textId="77777777" w:rsidR="00BB196B" w:rsidRDefault="00BB196B" w:rsidP="00BB196B">
      <w:pPr>
        <w:pStyle w:val="Literaturverzeichnis"/>
      </w:pPr>
      <w:r>
        <w:t xml:space="preserve">Moran, Simone, and Maurice E. Schweitzer. 2008. When better is worse: Envy and the use of deception. </w:t>
      </w:r>
      <w:r>
        <w:rPr>
          <w:i/>
          <w:iCs/>
        </w:rPr>
        <w:t>Negotiation and Conflict Management Research</w:t>
      </w:r>
      <w:r>
        <w:t xml:space="preserve"> 1: 3–29. https://doi.org/10.1111/j.1750-4716.2007.00002.x.</w:t>
      </w:r>
    </w:p>
    <w:p w14:paraId="6397ADB6" w14:textId="77777777" w:rsidR="00BB196B" w:rsidRDefault="00BB196B" w:rsidP="00BB196B">
      <w:pPr>
        <w:pStyle w:val="Literaturverzeichnis"/>
      </w:pPr>
      <w:r>
        <w:t xml:space="preserve">Morgan-Knapp, Christopher. 2014. Economic envy. </w:t>
      </w:r>
      <w:r>
        <w:rPr>
          <w:i/>
          <w:iCs/>
        </w:rPr>
        <w:t>Journal of Applied Philosophy</w:t>
      </w:r>
      <w:r>
        <w:t xml:space="preserve"> 31: 113–126. https://doi.org/10.1111/japp.12045.</w:t>
      </w:r>
    </w:p>
    <w:p w14:paraId="4CF00398" w14:textId="77777777" w:rsidR="00BB196B" w:rsidRDefault="00BB196B" w:rsidP="00BB196B">
      <w:pPr>
        <w:pStyle w:val="Literaturverzeichnis"/>
      </w:pPr>
      <w:r>
        <w:t xml:space="preserve">Muris, Peter, Harald Merckelbach, Henry Otgaar, and Ewout Meijer. 2017. The malevolent side of human nature: A meta-analysis and critical review of the literature on the Dark Triad (narcissism, Machiavellianism, and psychopathy). </w:t>
      </w:r>
      <w:r>
        <w:rPr>
          <w:i/>
          <w:iCs/>
        </w:rPr>
        <w:t>Perspectives on Psychological Science</w:t>
      </w:r>
      <w:r>
        <w:t xml:space="preserve"> 12: 183–204. https://doi.org/10.1177/1745691616666070.</w:t>
      </w:r>
    </w:p>
    <w:p w14:paraId="2EC6CE50" w14:textId="77777777" w:rsidR="00BB196B" w:rsidRDefault="00BB196B" w:rsidP="00BB196B">
      <w:pPr>
        <w:pStyle w:val="Literaturverzeichnis"/>
      </w:pPr>
      <w:r>
        <w:t xml:space="preserve">Ng, Jacky C. K., Algae K. Y. Au, Helen S. M. Wong, Carmen K. M. Sum, and Victor C. Y. Lau. 2020. Does dispositional envy make you flourish more (or less) in life? An examination of its longitudinal impact and mediating mechanisms among adolescents and young adults. </w:t>
      </w:r>
      <w:r>
        <w:rPr>
          <w:i/>
          <w:iCs/>
        </w:rPr>
        <w:t>Journal of Happiness Studies</w:t>
      </w:r>
      <w:r>
        <w:t>. https://doi.org/10.1007/s10902-020-00265-1.</w:t>
      </w:r>
    </w:p>
    <w:p w14:paraId="1BE5A2B7" w14:textId="77777777" w:rsidR="00BB196B" w:rsidRDefault="00BB196B" w:rsidP="00BB196B">
      <w:pPr>
        <w:pStyle w:val="Literaturverzeichnis"/>
      </w:pPr>
      <w:r>
        <w:t xml:space="preserve">Parrott, W. G. 1991. The emotional experiences of envy and jealousy. In </w:t>
      </w:r>
      <w:r>
        <w:rPr>
          <w:i/>
          <w:iCs/>
        </w:rPr>
        <w:t>The psychology of jealousy and envy</w:t>
      </w:r>
      <w:r>
        <w:t>, ed. Peter Salovey, 3–30. New York: Guilford Press.</w:t>
      </w:r>
    </w:p>
    <w:p w14:paraId="539FFD2D" w14:textId="77777777" w:rsidR="00BB196B" w:rsidRDefault="00BB196B" w:rsidP="00BB196B">
      <w:pPr>
        <w:pStyle w:val="Literaturverzeichnis"/>
      </w:pPr>
      <w:r>
        <w:t xml:space="preserve">Parrott, W. G., and R. H. Smith. 1993. Distinguishing the experiences of envy and jealousy. </w:t>
      </w:r>
      <w:r>
        <w:rPr>
          <w:i/>
          <w:iCs/>
        </w:rPr>
        <w:t>Journal of Personality and Social Psychology</w:t>
      </w:r>
      <w:r>
        <w:t xml:space="preserve"> 64: 906–920. https://doi.org/10.1037/0022-3514.64.6.906.</w:t>
      </w:r>
    </w:p>
    <w:p w14:paraId="3BC0981E" w14:textId="77777777" w:rsidR="00BB196B" w:rsidRDefault="00BB196B" w:rsidP="00BB196B">
      <w:pPr>
        <w:pStyle w:val="Literaturverzeichnis"/>
      </w:pPr>
      <w:r>
        <w:t xml:space="preserve">Protasi, Sara. 2016. Varieties of envy. </w:t>
      </w:r>
      <w:r>
        <w:rPr>
          <w:i/>
          <w:iCs/>
        </w:rPr>
        <w:t>Philosophical Psychology</w:t>
      </w:r>
      <w:r>
        <w:t xml:space="preserve"> 29: 535–549. https://doi.org/10.1080/09515089.2015.1115475.</w:t>
      </w:r>
    </w:p>
    <w:p w14:paraId="66987889" w14:textId="77777777" w:rsidR="00BB196B" w:rsidRDefault="00BB196B" w:rsidP="00BB196B">
      <w:pPr>
        <w:pStyle w:val="Literaturverzeichnis"/>
      </w:pPr>
      <w:r>
        <w:t xml:space="preserve">Protasi, Sara. 2019. Happy self-surrender and unhappy self-assertion: A comparison between admiration and emulative envy. In </w:t>
      </w:r>
      <w:r>
        <w:rPr>
          <w:i/>
          <w:iCs/>
        </w:rPr>
        <w:t>The moral psychology of admiration</w:t>
      </w:r>
      <w:r>
        <w:t>, ed. Alfred Archer and A. Grahle, 45–60. London: Rowman &amp; Littlefield.</w:t>
      </w:r>
    </w:p>
    <w:p w14:paraId="0254FE1C" w14:textId="77777777" w:rsidR="00BB196B" w:rsidRDefault="00BB196B" w:rsidP="00BB196B">
      <w:pPr>
        <w:pStyle w:val="Literaturverzeichnis"/>
      </w:pPr>
      <w:r>
        <w:lastRenderedPageBreak/>
        <w:t xml:space="preserve">Protasi, Sara. 2021. </w:t>
      </w:r>
      <w:r>
        <w:rPr>
          <w:i/>
          <w:iCs/>
        </w:rPr>
        <w:t>The philosophy of envy</w:t>
      </w:r>
      <w:r>
        <w:t>. Cambridge: Cambridge University Press.</w:t>
      </w:r>
    </w:p>
    <w:p w14:paraId="11A51F96" w14:textId="77777777" w:rsidR="00BB196B" w:rsidRDefault="00BB196B" w:rsidP="00BB196B">
      <w:pPr>
        <w:pStyle w:val="Literaturverzeichnis"/>
      </w:pPr>
      <w:r>
        <w:t>Razzetti, G. 2018. How to avoid jealousy and envy from poisoning your life.</w:t>
      </w:r>
    </w:p>
    <w:p w14:paraId="06B985CE" w14:textId="77777777" w:rsidR="00BB196B" w:rsidRDefault="00BB196B" w:rsidP="00BB196B">
      <w:pPr>
        <w:pStyle w:val="Literaturverzeichnis"/>
      </w:pPr>
      <w:r>
        <w:t xml:space="preserve">Roberts, Robert C. 1991. What is wrong with wicked feelings? </w:t>
      </w:r>
      <w:r>
        <w:rPr>
          <w:i/>
          <w:iCs/>
        </w:rPr>
        <w:t>American Philosophical Quarterly</w:t>
      </w:r>
      <w:r>
        <w:t xml:space="preserve"> 28: 13–24.</w:t>
      </w:r>
    </w:p>
    <w:p w14:paraId="164EDED2" w14:textId="77777777" w:rsidR="00BB196B" w:rsidRDefault="00BB196B" w:rsidP="00BB196B">
      <w:pPr>
        <w:pStyle w:val="Literaturverzeichnis"/>
      </w:pPr>
      <w:r>
        <w:t xml:space="preserve">Salerno, Anthony, Juliano Laran, and Chris Janiszewski. 2019. The bad can be good: When benign and malicious envy motivate goal pursuit. </w:t>
      </w:r>
      <w:r>
        <w:rPr>
          <w:i/>
          <w:iCs/>
        </w:rPr>
        <w:t>Journal of Consumer Research</w:t>
      </w:r>
      <w:r>
        <w:t xml:space="preserve"> 46: 388–405. https://doi.org/10.1093/jcr/ucy077.</w:t>
      </w:r>
    </w:p>
    <w:p w14:paraId="6AC6CD7E" w14:textId="77777777" w:rsidR="00BB196B" w:rsidRDefault="00BB196B" w:rsidP="00BB196B">
      <w:pPr>
        <w:pStyle w:val="Literaturverzeichnis"/>
      </w:pPr>
      <w:r>
        <w:t xml:space="preserve">Salovey, Peter, and Judith Rodin. 1984. Some antecedents and consequences of social-comparison jealousy. </w:t>
      </w:r>
      <w:r>
        <w:rPr>
          <w:i/>
          <w:iCs/>
        </w:rPr>
        <w:t>Journal of Personality and Social Psychology</w:t>
      </w:r>
      <w:r>
        <w:t xml:space="preserve"> 47: 780–792. https://doi.org/10.1037/0022-3514.47.4.780.</w:t>
      </w:r>
    </w:p>
    <w:p w14:paraId="67C6453F" w14:textId="77777777" w:rsidR="00BB196B" w:rsidRDefault="00BB196B" w:rsidP="00BB196B">
      <w:pPr>
        <w:pStyle w:val="Literaturverzeichnis"/>
      </w:pPr>
      <w:r>
        <w:t xml:space="preserve">Salovey, Peter, and Judith Rodin. 1986. The differentiation of social-comparison jealousy and romantic jealousy. </w:t>
      </w:r>
      <w:r>
        <w:rPr>
          <w:i/>
          <w:iCs/>
        </w:rPr>
        <w:t>Journal of Personality and Social Psychology</w:t>
      </w:r>
      <w:r>
        <w:t xml:space="preserve"> 50: 1100–1112. https://doi.org/10.1037/0022-3514.50.6.1100.</w:t>
      </w:r>
    </w:p>
    <w:p w14:paraId="3C5B6012" w14:textId="77777777" w:rsidR="00BB196B" w:rsidRDefault="00BB196B" w:rsidP="00BB196B">
      <w:pPr>
        <w:pStyle w:val="Literaturverzeichnis"/>
      </w:pPr>
      <w:r>
        <w:t xml:space="preserve">Sawada Masato, and Fujii Tsutomu. 2016. Do envious people show better performance?: Focusing on the function of benign envy as personality trait. </w:t>
      </w:r>
      <w:r>
        <w:rPr>
          <w:i/>
          <w:iCs/>
        </w:rPr>
        <w:t>The Japanese journal of psychology</w:t>
      </w:r>
      <w:r>
        <w:t xml:space="preserve"> 87: 198–204. https://doi.org/10.4992/jjpsy.87.15316.</w:t>
      </w:r>
    </w:p>
    <w:p w14:paraId="188178BE" w14:textId="77777777" w:rsidR="00BB196B" w:rsidRDefault="00BB196B" w:rsidP="00BB196B">
      <w:pPr>
        <w:pStyle w:val="Literaturverzeichnis"/>
      </w:pPr>
      <w:r>
        <w:t xml:space="preserve">Sayers, D.L. 1947. </w:t>
      </w:r>
      <w:r>
        <w:rPr>
          <w:i/>
          <w:iCs/>
        </w:rPr>
        <w:t>Creed or chaos?: And other essays in popular theology</w:t>
      </w:r>
      <w:r>
        <w:t>. London: Metheuen and Co.</w:t>
      </w:r>
    </w:p>
    <w:p w14:paraId="3A01E192" w14:textId="77777777" w:rsidR="00BB196B" w:rsidRDefault="00BB196B" w:rsidP="00BB196B">
      <w:pPr>
        <w:pStyle w:val="Literaturverzeichnis"/>
      </w:pPr>
      <w:r>
        <w:t xml:space="preserve">Schaubroeck, John, and Simon S.K. Lam. 2004. Comparing lots before and after: Promotion rejectees’ invidious reactions to promotees. </w:t>
      </w:r>
      <w:r>
        <w:rPr>
          <w:i/>
          <w:iCs/>
        </w:rPr>
        <w:t>Organizational Behavior and Human Decision Processes</w:t>
      </w:r>
      <w:r>
        <w:t xml:space="preserve"> 94: 33–47. https://doi.org/10.1016/j.obhdp.2004.01.001.</w:t>
      </w:r>
    </w:p>
    <w:p w14:paraId="753781FE" w14:textId="77777777" w:rsidR="00BB196B" w:rsidRDefault="00BB196B" w:rsidP="00BB196B">
      <w:pPr>
        <w:pStyle w:val="Literaturverzeichnis"/>
      </w:pPr>
      <w:r>
        <w:t xml:space="preserve">Schoeck, H. 1969. </w:t>
      </w:r>
      <w:r>
        <w:rPr>
          <w:i/>
          <w:iCs/>
        </w:rPr>
        <w:t>Envy: A theory of social behavior.</w:t>
      </w:r>
      <w:r>
        <w:t xml:space="preserve"> New York: Harcourt, Brace &amp; World.</w:t>
      </w:r>
    </w:p>
    <w:p w14:paraId="6D82D2F3" w14:textId="77777777" w:rsidR="00BB196B" w:rsidRDefault="00BB196B" w:rsidP="00BB196B">
      <w:pPr>
        <w:pStyle w:val="Literaturverzeichnis"/>
      </w:pPr>
      <w:r>
        <w:t xml:space="preserve">Shultz, Clifford J. 1993. Situational and dispositional predictors of performance: A test of the hypothesized Machiavellianism structure interaction among sales persons. </w:t>
      </w:r>
      <w:r>
        <w:rPr>
          <w:i/>
          <w:iCs/>
        </w:rPr>
        <w:t>Journal of Applied Social Psychology</w:t>
      </w:r>
      <w:r>
        <w:t xml:space="preserve"> 23: 478–498. https://doi.org/10.1111/j.1559-1816.1993.tb01099.x.</w:t>
      </w:r>
    </w:p>
    <w:p w14:paraId="4EE3A0D9" w14:textId="77777777" w:rsidR="00BB196B" w:rsidRDefault="00BB196B" w:rsidP="00BB196B">
      <w:pPr>
        <w:pStyle w:val="Literaturverzeichnis"/>
      </w:pPr>
      <w:r>
        <w:lastRenderedPageBreak/>
        <w:t xml:space="preserve">Sidgwick, H. 1967. </w:t>
      </w:r>
      <w:r>
        <w:rPr>
          <w:i/>
          <w:iCs/>
        </w:rPr>
        <w:t>The methods of ethics</w:t>
      </w:r>
      <w:r>
        <w:t>. London: Macmillan.</w:t>
      </w:r>
    </w:p>
    <w:p w14:paraId="0D9E8651" w14:textId="77777777" w:rsidR="00BB196B" w:rsidRDefault="00BB196B" w:rsidP="00BB196B">
      <w:pPr>
        <w:pStyle w:val="Literaturverzeichnis"/>
      </w:pPr>
      <w:r>
        <w:t xml:space="preserve">Silver, Maury, and John Sabini. 1978. The perception of envy. </w:t>
      </w:r>
      <w:r>
        <w:rPr>
          <w:i/>
          <w:iCs/>
        </w:rPr>
        <w:t>Social Psychology</w:t>
      </w:r>
      <w:r>
        <w:t xml:space="preserve"> 41: 105–117. https://doi.org/10.2307/3033570.</w:t>
      </w:r>
    </w:p>
    <w:p w14:paraId="159390F8" w14:textId="77777777" w:rsidR="00BB196B" w:rsidRDefault="00BB196B" w:rsidP="00BB196B">
      <w:pPr>
        <w:pStyle w:val="Literaturverzeichnis"/>
      </w:pPr>
      <w:r>
        <w:t xml:space="preserve">Smallets, Stephanie, Lindsey Streamer, Cheryl L. Kondrak, and Mark D. Seery. 2016. Bringing you down versus bringing me up: Discrepant versus congruent high explicit self-esteem differentially predict malicious and benign envy. </w:t>
      </w:r>
      <w:r>
        <w:rPr>
          <w:i/>
          <w:iCs/>
        </w:rPr>
        <w:t>Personality and Individual Differences</w:t>
      </w:r>
      <w:r>
        <w:t xml:space="preserve"> 94: 173–179. https://doi.org/10.1016/j.paid.2016.01.007.</w:t>
      </w:r>
    </w:p>
    <w:p w14:paraId="592D2EC4" w14:textId="77777777" w:rsidR="00BB196B" w:rsidRDefault="00BB196B" w:rsidP="00BB196B">
      <w:pPr>
        <w:pStyle w:val="Literaturverzeichnis"/>
      </w:pPr>
      <w:r>
        <w:t xml:space="preserve">Smith, R. H. 2014. </w:t>
      </w:r>
      <w:r>
        <w:rPr>
          <w:i/>
          <w:iCs/>
        </w:rPr>
        <w:t>The joy of pain: Schadenfreude and the dark side of human nature</w:t>
      </w:r>
      <w:r>
        <w:t>. New York: Oxford University Press.</w:t>
      </w:r>
    </w:p>
    <w:p w14:paraId="356809A5" w14:textId="77777777" w:rsidR="00BB196B" w:rsidRDefault="00BB196B" w:rsidP="00BB196B">
      <w:pPr>
        <w:pStyle w:val="Literaturverzeichnis"/>
      </w:pPr>
      <w:r>
        <w:t xml:space="preserve">Smith, R. H., and Sung Hee Kim. 2007. Comprehending envy. </w:t>
      </w:r>
      <w:r>
        <w:rPr>
          <w:i/>
          <w:iCs/>
        </w:rPr>
        <w:t>Psychological Bulletin</w:t>
      </w:r>
      <w:r>
        <w:t xml:space="preserve"> 133: 46–64. https://doi.org/10.1037/0033-2909.133.1.46.</w:t>
      </w:r>
    </w:p>
    <w:p w14:paraId="7346BCC1" w14:textId="77777777" w:rsidR="00BB196B" w:rsidRDefault="00BB196B" w:rsidP="00BB196B">
      <w:pPr>
        <w:pStyle w:val="Literaturverzeichnis"/>
      </w:pPr>
      <w:r>
        <w:t xml:space="preserve">Sterling, C. M., N. Van de Ven, and R. H. Smith. 2017. The two faces of envy: Studying benign and malicious envy in the workplace. In </w:t>
      </w:r>
      <w:r>
        <w:rPr>
          <w:i/>
          <w:iCs/>
        </w:rPr>
        <w:t>Envy at work and in organizations</w:t>
      </w:r>
      <w:r>
        <w:t>, ed. R. H. Smith, U. Merlone, and Michelle Duffy, 57–84. New York: Oxford University Press.</w:t>
      </w:r>
    </w:p>
    <w:p w14:paraId="7BC432B1" w14:textId="77777777" w:rsidR="00BB196B" w:rsidRDefault="00BB196B" w:rsidP="00BB196B">
      <w:pPr>
        <w:pStyle w:val="Literaturverzeichnis"/>
      </w:pPr>
      <w:r>
        <w:t xml:space="preserve">Tai, K., J. Narayanan, and D. J. McAllister. 2012. Envy as pain: Rethinking the nature of envy and its implications for employees and organizations. </w:t>
      </w:r>
      <w:r>
        <w:rPr>
          <w:i/>
          <w:iCs/>
        </w:rPr>
        <w:t>Academy of Management Review</w:t>
      </w:r>
      <w:r>
        <w:t xml:space="preserve"> 37: 107–129. https://doi.org/10.5465/amr.2009.0484.</w:t>
      </w:r>
    </w:p>
    <w:p w14:paraId="30D9B6CC" w14:textId="77777777" w:rsidR="00BB196B" w:rsidRDefault="00BB196B" w:rsidP="00BB196B">
      <w:pPr>
        <w:pStyle w:val="Literaturverzeichnis"/>
      </w:pPr>
      <w:r>
        <w:t xml:space="preserve">Taylor, G. 2006. </w:t>
      </w:r>
      <w:r>
        <w:rPr>
          <w:i/>
          <w:iCs/>
        </w:rPr>
        <w:t>Deadly vices</w:t>
      </w:r>
      <w:r>
        <w:t>. New York: Oxford University Press.</w:t>
      </w:r>
    </w:p>
    <w:p w14:paraId="2B468BC0" w14:textId="77777777" w:rsidR="00BB196B" w:rsidRDefault="00BB196B" w:rsidP="00BB196B">
      <w:pPr>
        <w:pStyle w:val="Literaturverzeichnis"/>
      </w:pPr>
      <w:r>
        <w:t xml:space="preserve">Teigen, Karl Halvor. 1997. Luck, envy and gratitude: It could have been different. </w:t>
      </w:r>
      <w:r>
        <w:rPr>
          <w:i/>
          <w:iCs/>
        </w:rPr>
        <w:t>Scandinavian Journal of Psychology</w:t>
      </w:r>
      <w:r>
        <w:t xml:space="preserve"> 38: 313–323. https://doi.org/10.1111/1467-9450.00041.</w:t>
      </w:r>
    </w:p>
    <w:p w14:paraId="4C6BFDD8" w14:textId="77777777" w:rsidR="00BB196B" w:rsidRDefault="00BB196B" w:rsidP="00BB196B">
      <w:pPr>
        <w:pStyle w:val="Literaturverzeichnis"/>
      </w:pPr>
      <w:r>
        <w:t xml:space="preserve">Thomason, Krista K. 2015. The moral value of envy. </w:t>
      </w:r>
      <w:r>
        <w:rPr>
          <w:i/>
          <w:iCs/>
        </w:rPr>
        <w:t>The Southern Journal of Philosophy</w:t>
      </w:r>
      <w:r>
        <w:t xml:space="preserve"> 53: 36–53. https://doi.org/10.1111/sjp.12095.</w:t>
      </w:r>
    </w:p>
    <w:p w14:paraId="65F6310A" w14:textId="77777777" w:rsidR="00BB196B" w:rsidRDefault="00BB196B" w:rsidP="00BB196B">
      <w:pPr>
        <w:pStyle w:val="Literaturverzeichnis"/>
      </w:pPr>
      <w:r>
        <w:lastRenderedPageBreak/>
        <w:t xml:space="preserve">Van de Ven, Niels. 2016. Envy and its consequences: Why it is useful to distinguish between benign and malicious envy. </w:t>
      </w:r>
      <w:r>
        <w:rPr>
          <w:i/>
          <w:iCs/>
        </w:rPr>
        <w:t>Social and Personality Psychology Compass</w:t>
      </w:r>
      <w:r>
        <w:t xml:space="preserve"> 10: 337–349. https://doi.org/10.1111/spc3.12253.</w:t>
      </w:r>
    </w:p>
    <w:p w14:paraId="30C44A37" w14:textId="77777777" w:rsidR="00BB196B" w:rsidRDefault="00BB196B" w:rsidP="00BB196B">
      <w:pPr>
        <w:pStyle w:val="Literaturverzeichnis"/>
      </w:pPr>
      <w:r>
        <w:t xml:space="preserve">Van de Ven, Niels, Charles E. Hoogland, Richard H. Smith, Wilco W. van Dijk, Seger M. Breugelmans, and Marcel Zeelenberg. 2015. When envy leads to schadenfreude. </w:t>
      </w:r>
      <w:r>
        <w:rPr>
          <w:i/>
          <w:iCs/>
        </w:rPr>
        <w:t>Cognition and Emotion</w:t>
      </w:r>
      <w:r>
        <w:t xml:space="preserve"> 29: 1007–1025. https://doi.org/10.1080/02699931.2014.961903.</w:t>
      </w:r>
    </w:p>
    <w:p w14:paraId="755FE3F0" w14:textId="77777777" w:rsidR="00BB196B" w:rsidRDefault="00BB196B" w:rsidP="00BB196B">
      <w:pPr>
        <w:pStyle w:val="Literaturverzeichnis"/>
      </w:pPr>
      <w:r>
        <w:t xml:space="preserve">Van de Ven, Niels, M. Zeelenberg, and R. Pieters. 2011a. Why envy outperforms admiration. </w:t>
      </w:r>
      <w:r>
        <w:rPr>
          <w:i/>
          <w:iCs/>
        </w:rPr>
        <w:t>Personality and Social Psychology Bulletin</w:t>
      </w:r>
      <w:r>
        <w:t xml:space="preserve"> 37: 784–795. https://doi.org/10.1177/0146167211400421.</w:t>
      </w:r>
    </w:p>
    <w:p w14:paraId="7AB864B9" w14:textId="77777777" w:rsidR="00BB196B" w:rsidRDefault="00BB196B" w:rsidP="00BB196B">
      <w:pPr>
        <w:pStyle w:val="Literaturverzeichnis"/>
      </w:pPr>
      <w:r>
        <w:t xml:space="preserve">Van de Ven, Niels, and Marcel Zeelenberg. 2015. On the counterfactual nature of envy: “It could have been me.” </w:t>
      </w:r>
      <w:r>
        <w:rPr>
          <w:i/>
          <w:iCs/>
        </w:rPr>
        <w:t>Cognition and Emotion</w:t>
      </w:r>
      <w:r>
        <w:t xml:space="preserve"> 29: 954–971. https://doi.org/10.1080/02699931.2014.957657.</w:t>
      </w:r>
    </w:p>
    <w:p w14:paraId="0EFCF4D6" w14:textId="77777777" w:rsidR="00BB196B" w:rsidRDefault="00BB196B" w:rsidP="00BB196B">
      <w:pPr>
        <w:pStyle w:val="Literaturverzeichnis"/>
      </w:pPr>
      <w:r>
        <w:t xml:space="preserve">Van de Ven, Niels, Marcel Zeelenberg, and Rik Pieters. 2009. Leveling up and down: The experiences of benign and malicious envy. </w:t>
      </w:r>
      <w:r>
        <w:rPr>
          <w:i/>
          <w:iCs/>
        </w:rPr>
        <w:t>Emotion</w:t>
      </w:r>
      <w:r>
        <w:t xml:space="preserve"> 9: 419–429. https://doi.org/10.1037/a0015669.</w:t>
      </w:r>
    </w:p>
    <w:p w14:paraId="19497150" w14:textId="77777777" w:rsidR="00BB196B" w:rsidRDefault="00BB196B" w:rsidP="00BB196B">
      <w:pPr>
        <w:pStyle w:val="Literaturverzeichnis"/>
      </w:pPr>
      <w:r>
        <w:t xml:space="preserve">Van de Ven, Niels, Marcel Zeelenberg, and Rik Pieters. 2011b. The envy premium in product evaluation. </w:t>
      </w:r>
      <w:r>
        <w:rPr>
          <w:i/>
          <w:iCs/>
        </w:rPr>
        <w:t>The Journal of Consumer Research</w:t>
      </w:r>
      <w:r>
        <w:t xml:space="preserve"> 37: 984–998. https://doi.org/10.1086/657239.</w:t>
      </w:r>
    </w:p>
    <w:p w14:paraId="318CCD0D" w14:textId="77777777" w:rsidR="00BB196B" w:rsidRDefault="00BB196B" w:rsidP="00BB196B">
      <w:pPr>
        <w:pStyle w:val="Literaturverzeichnis"/>
      </w:pPr>
      <w:r>
        <w:t xml:space="preserve">Van de Ven, Niels, Marcel Zeelenberg, and Rik Pieters. 2012. Appraisal patterns of envy and related emotions. </w:t>
      </w:r>
      <w:r>
        <w:rPr>
          <w:i/>
          <w:iCs/>
        </w:rPr>
        <w:t>Motivation and Emotion</w:t>
      </w:r>
      <w:r>
        <w:t xml:space="preserve"> 36: 195–204. https://doi.org/10.1007/s11031-011-9235-8.</w:t>
      </w:r>
    </w:p>
    <w:p w14:paraId="01A32E0A" w14:textId="77777777" w:rsidR="00BB196B" w:rsidRDefault="00BB196B" w:rsidP="00BB196B">
      <w:pPr>
        <w:pStyle w:val="Literaturverzeichnis"/>
      </w:pPr>
      <w:r>
        <w:t xml:space="preserve">Van Kleef, G. A. 2009. How emotions regulate social life: The emotions as social information (EASI) Model. </w:t>
      </w:r>
      <w:r>
        <w:rPr>
          <w:i/>
          <w:iCs/>
        </w:rPr>
        <w:t>Current Directions in Psychological Science</w:t>
      </w:r>
      <w:r>
        <w:t xml:space="preserve"> 18: 184–188. https://doi.org/10.1111/j.1467-8721.2009.01633.x.</w:t>
      </w:r>
    </w:p>
    <w:p w14:paraId="6C29DF97" w14:textId="77777777" w:rsidR="00BB196B" w:rsidRDefault="00BB196B" w:rsidP="00BB196B">
      <w:pPr>
        <w:pStyle w:val="Literaturverzeichnis"/>
      </w:pPr>
      <w:r>
        <w:lastRenderedPageBreak/>
        <w:t xml:space="preserve">Vrabel, Jennifer K., Virgil Zeigler-Hill, and Ashton C. Southard. 2018. Self-esteem and envy: Is state self-esteem instability associated with the benign and malicious forms of envy? </w:t>
      </w:r>
      <w:r>
        <w:rPr>
          <w:i/>
          <w:iCs/>
        </w:rPr>
        <w:t>Personality and Individual Differences</w:t>
      </w:r>
      <w:r>
        <w:t xml:space="preserve"> 123: 100–104. https://doi.org/10.1016/j.paid.2017.11.001.</w:t>
      </w:r>
    </w:p>
    <w:p w14:paraId="1D739946" w14:textId="77777777" w:rsidR="00BB196B" w:rsidRDefault="00BB196B" w:rsidP="00BB196B">
      <w:pPr>
        <w:pStyle w:val="Literaturverzeichnis"/>
      </w:pPr>
      <w:r>
        <w:t xml:space="preserve">Yusainy, Cleoputri, Ziadatul Hikmiah, Cathy Sofhieanty, and Muhammad Ibrahim. 2019. Deception in negotiation: The predicting roles of envy and individual differences. </w:t>
      </w:r>
      <w:r>
        <w:rPr>
          <w:i/>
          <w:iCs/>
        </w:rPr>
        <w:t>ANIMA Indonesian Psychological Journal</w:t>
      </w:r>
      <w:r>
        <w:t xml:space="preserve"> 33: 203–212. https://doi.org/10.24123/aipj.v33i4.1794.</w:t>
      </w:r>
    </w:p>
    <w:p w14:paraId="76CBC35B" w14:textId="77777777" w:rsidR="00BB196B" w:rsidRDefault="00BB196B" w:rsidP="00BB196B">
      <w:pPr>
        <w:pStyle w:val="Literaturverzeichnis"/>
      </w:pPr>
      <w:r>
        <w:t xml:space="preserve">Zizzo, Daniel John, and Andrew J. Oswald. 2001. Are people willing to pay to reduce other’s incomes? </w:t>
      </w:r>
      <w:r>
        <w:rPr>
          <w:i/>
          <w:iCs/>
        </w:rPr>
        <w:t>Annals of Economics and Statistics</w:t>
      </w:r>
      <w:r>
        <w:t xml:space="preserve"> 63/64: 39–65.</w:t>
      </w:r>
    </w:p>
    <w:p w14:paraId="15757A07" w14:textId="17AD27C0" w:rsidR="00D819FE" w:rsidRDefault="00F93ABA" w:rsidP="00D01391">
      <w:pPr>
        <w:spacing w:after="160" w:line="259" w:lineRule="auto"/>
        <w:ind w:firstLine="0"/>
      </w:pPr>
      <w:r>
        <w:fldChar w:fldCharType="end"/>
      </w:r>
    </w:p>
    <w:sectPr w:rsidR="00D819FE" w:rsidSect="00FA30DB">
      <w:headerReference w:type="default" r:id="rId10"/>
      <w:headerReference w:type="first" r:id="rId1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C42835" w14:textId="77777777" w:rsidR="0098563D" w:rsidRDefault="0098563D" w:rsidP="00BE7B0B">
      <w:pPr>
        <w:spacing w:line="240" w:lineRule="auto"/>
      </w:pPr>
      <w:r>
        <w:separator/>
      </w:r>
    </w:p>
  </w:endnote>
  <w:endnote w:type="continuationSeparator" w:id="0">
    <w:p w14:paraId="7AF83523" w14:textId="77777777" w:rsidR="0098563D" w:rsidRDefault="0098563D" w:rsidP="00BE7B0B">
      <w:pPr>
        <w:spacing w:line="240" w:lineRule="auto"/>
      </w:pPr>
      <w:r>
        <w:continuationSeparator/>
      </w:r>
    </w:p>
  </w:endnote>
  <w:endnote w:type="continuationNotice" w:id="1">
    <w:p w14:paraId="7DA26521" w14:textId="77777777" w:rsidR="0098563D" w:rsidRDefault="009856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6F90E5" w14:textId="77777777" w:rsidR="0098563D" w:rsidRDefault="0098563D" w:rsidP="00BE7B0B">
      <w:pPr>
        <w:spacing w:line="240" w:lineRule="auto"/>
      </w:pPr>
      <w:r>
        <w:separator/>
      </w:r>
    </w:p>
  </w:footnote>
  <w:footnote w:type="continuationSeparator" w:id="0">
    <w:p w14:paraId="3A3384DA" w14:textId="77777777" w:rsidR="0098563D" w:rsidRDefault="0098563D" w:rsidP="00BE7B0B">
      <w:pPr>
        <w:spacing w:line="240" w:lineRule="auto"/>
      </w:pPr>
      <w:r>
        <w:continuationSeparator/>
      </w:r>
    </w:p>
  </w:footnote>
  <w:footnote w:type="continuationNotice" w:id="1">
    <w:p w14:paraId="72C08580" w14:textId="77777777" w:rsidR="0098563D" w:rsidRDefault="0098563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7828378"/>
      <w:docPartObj>
        <w:docPartGallery w:val="Page Numbers (Top of Page)"/>
        <w:docPartUnique/>
      </w:docPartObj>
    </w:sdtPr>
    <w:sdtEndPr/>
    <w:sdtContent>
      <w:p w14:paraId="1BA0A7F4" w14:textId="77777777" w:rsidR="009C52C2" w:rsidRDefault="009C52C2" w:rsidP="00FA30DB">
        <w:pPr>
          <w:pStyle w:val="Kopfzeile"/>
          <w:ind w:firstLine="0"/>
          <w:jc w:val="right"/>
        </w:pPr>
        <w:r>
          <w:t>THE VALUE OF ENVY</w:t>
        </w:r>
        <w:r>
          <w:tab/>
        </w:r>
        <w:r>
          <w:tab/>
        </w:r>
        <w:r>
          <w:fldChar w:fldCharType="begin"/>
        </w:r>
        <w:r>
          <w:instrText>PAGE   \* MERGEFORMAT</w:instrText>
        </w:r>
        <w:r>
          <w:fldChar w:fldCharType="separate"/>
        </w:r>
        <w:r>
          <w:rPr>
            <w:lang w:val="de-DE"/>
          </w:rPr>
          <w:t>2</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5973358"/>
      <w:docPartObj>
        <w:docPartGallery w:val="Page Numbers (Top of Page)"/>
        <w:docPartUnique/>
      </w:docPartObj>
    </w:sdtPr>
    <w:sdtEndPr/>
    <w:sdtContent>
      <w:p w14:paraId="096347B4" w14:textId="555B4ABA" w:rsidR="009C52C2" w:rsidRDefault="009C52C2" w:rsidP="00BE7B0B">
        <w:pPr>
          <w:pStyle w:val="Kopfzeile"/>
          <w:ind w:firstLine="0"/>
          <w:jc w:val="right"/>
        </w:pPr>
        <w:r>
          <w:t>Running Head: THE VALUE OF ENVY</w:t>
        </w:r>
        <w:r>
          <w:tab/>
        </w:r>
        <w:r>
          <w:tab/>
        </w:r>
        <w:r>
          <w:fldChar w:fldCharType="begin"/>
        </w:r>
        <w:r>
          <w:instrText>PAGE   \* MERGEFORMAT</w:instrText>
        </w:r>
        <w:r>
          <w:fldChar w:fldCharType="separate"/>
        </w:r>
        <w:r w:rsidRPr="00AC15E9">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CC47FF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498077A9"/>
    <w:multiLevelType w:val="multilevel"/>
    <w:tmpl w:val="E1565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A771582"/>
    <w:multiLevelType w:val="hybridMultilevel"/>
    <w:tmpl w:val="4A8AE080"/>
    <w:lvl w:ilvl="0" w:tplc="7DA6CF0A">
      <w:start w:val="1"/>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ABA"/>
    <w:rsid w:val="00000BD5"/>
    <w:rsid w:val="00001CFC"/>
    <w:rsid w:val="0001149F"/>
    <w:rsid w:val="0001236C"/>
    <w:rsid w:val="00015E5A"/>
    <w:rsid w:val="00017A0E"/>
    <w:rsid w:val="000202E8"/>
    <w:rsid w:val="00022FB5"/>
    <w:rsid w:val="000313CA"/>
    <w:rsid w:val="000333FC"/>
    <w:rsid w:val="00033E3D"/>
    <w:rsid w:val="000379D4"/>
    <w:rsid w:val="00044B82"/>
    <w:rsid w:val="00044D23"/>
    <w:rsid w:val="00044E68"/>
    <w:rsid w:val="00046A5F"/>
    <w:rsid w:val="00050A5D"/>
    <w:rsid w:val="00051266"/>
    <w:rsid w:val="00053CCC"/>
    <w:rsid w:val="0005678F"/>
    <w:rsid w:val="00066DD0"/>
    <w:rsid w:val="000676C1"/>
    <w:rsid w:val="00070009"/>
    <w:rsid w:val="00070D27"/>
    <w:rsid w:val="00071A4F"/>
    <w:rsid w:val="00071EC2"/>
    <w:rsid w:val="00072575"/>
    <w:rsid w:val="000741E1"/>
    <w:rsid w:val="0007737C"/>
    <w:rsid w:val="00084BD7"/>
    <w:rsid w:val="00090237"/>
    <w:rsid w:val="00090C97"/>
    <w:rsid w:val="000951EF"/>
    <w:rsid w:val="000A31CD"/>
    <w:rsid w:val="000A6DFE"/>
    <w:rsid w:val="000B1511"/>
    <w:rsid w:val="000B2681"/>
    <w:rsid w:val="000C28B6"/>
    <w:rsid w:val="000C460A"/>
    <w:rsid w:val="000C4CE2"/>
    <w:rsid w:val="000C7ABF"/>
    <w:rsid w:val="000D44D3"/>
    <w:rsid w:val="000E66F4"/>
    <w:rsid w:val="000F3158"/>
    <w:rsid w:val="000F5B32"/>
    <w:rsid w:val="000F676F"/>
    <w:rsid w:val="000F6790"/>
    <w:rsid w:val="000F76B7"/>
    <w:rsid w:val="001028BF"/>
    <w:rsid w:val="0011244C"/>
    <w:rsid w:val="00113B9D"/>
    <w:rsid w:val="00117D4B"/>
    <w:rsid w:val="0012648C"/>
    <w:rsid w:val="00134E62"/>
    <w:rsid w:val="001350BB"/>
    <w:rsid w:val="001355FB"/>
    <w:rsid w:val="00142171"/>
    <w:rsid w:val="0015243C"/>
    <w:rsid w:val="00153E75"/>
    <w:rsid w:val="00153F47"/>
    <w:rsid w:val="00162327"/>
    <w:rsid w:val="001653D2"/>
    <w:rsid w:val="00170FB4"/>
    <w:rsid w:val="00171217"/>
    <w:rsid w:val="0017319F"/>
    <w:rsid w:val="00175CA4"/>
    <w:rsid w:val="001763C2"/>
    <w:rsid w:val="00176528"/>
    <w:rsid w:val="00177A4B"/>
    <w:rsid w:val="00177BC8"/>
    <w:rsid w:val="0018248E"/>
    <w:rsid w:val="001834E7"/>
    <w:rsid w:val="00184407"/>
    <w:rsid w:val="00184F93"/>
    <w:rsid w:val="00186C84"/>
    <w:rsid w:val="001923AC"/>
    <w:rsid w:val="001A1E40"/>
    <w:rsid w:val="001A2C56"/>
    <w:rsid w:val="001A2DA7"/>
    <w:rsid w:val="001A478F"/>
    <w:rsid w:val="001A568E"/>
    <w:rsid w:val="001A58BC"/>
    <w:rsid w:val="001B04B8"/>
    <w:rsid w:val="001B51F9"/>
    <w:rsid w:val="001B71C4"/>
    <w:rsid w:val="001C1251"/>
    <w:rsid w:val="001C64CE"/>
    <w:rsid w:val="001C6960"/>
    <w:rsid w:val="001C781B"/>
    <w:rsid w:val="001D3910"/>
    <w:rsid w:val="001D3FC0"/>
    <w:rsid w:val="001D726F"/>
    <w:rsid w:val="001E2810"/>
    <w:rsid w:val="001E5207"/>
    <w:rsid w:val="001E7084"/>
    <w:rsid w:val="001E73BA"/>
    <w:rsid w:val="001F0D4A"/>
    <w:rsid w:val="001F2E8D"/>
    <w:rsid w:val="001F2F23"/>
    <w:rsid w:val="001F55D1"/>
    <w:rsid w:val="00200966"/>
    <w:rsid w:val="00200E24"/>
    <w:rsid w:val="002014A3"/>
    <w:rsid w:val="0020376F"/>
    <w:rsid w:val="00207A78"/>
    <w:rsid w:val="00210037"/>
    <w:rsid w:val="002126F9"/>
    <w:rsid w:val="00212BF6"/>
    <w:rsid w:val="00212DF7"/>
    <w:rsid w:val="0021426A"/>
    <w:rsid w:val="00224459"/>
    <w:rsid w:val="0022448E"/>
    <w:rsid w:val="0022527B"/>
    <w:rsid w:val="00234199"/>
    <w:rsid w:val="002353BE"/>
    <w:rsid w:val="0023695E"/>
    <w:rsid w:val="002411A5"/>
    <w:rsid w:val="0024124B"/>
    <w:rsid w:val="002417BD"/>
    <w:rsid w:val="00242745"/>
    <w:rsid w:val="00250F77"/>
    <w:rsid w:val="00251BE0"/>
    <w:rsid w:val="00254A1C"/>
    <w:rsid w:val="0026156F"/>
    <w:rsid w:val="00262A1D"/>
    <w:rsid w:val="00264745"/>
    <w:rsid w:val="002747F1"/>
    <w:rsid w:val="00274DC6"/>
    <w:rsid w:val="002768F5"/>
    <w:rsid w:val="00283654"/>
    <w:rsid w:val="00284DCD"/>
    <w:rsid w:val="0029094D"/>
    <w:rsid w:val="002924A7"/>
    <w:rsid w:val="0029348C"/>
    <w:rsid w:val="00293F70"/>
    <w:rsid w:val="00295180"/>
    <w:rsid w:val="002954DD"/>
    <w:rsid w:val="0029688E"/>
    <w:rsid w:val="0029707E"/>
    <w:rsid w:val="002A3ADA"/>
    <w:rsid w:val="002A7936"/>
    <w:rsid w:val="002B1E44"/>
    <w:rsid w:val="002B5A0C"/>
    <w:rsid w:val="002C0EC9"/>
    <w:rsid w:val="002C6411"/>
    <w:rsid w:val="002C6415"/>
    <w:rsid w:val="002E0148"/>
    <w:rsid w:val="002E46A4"/>
    <w:rsid w:val="002E5A4B"/>
    <w:rsid w:val="002E669D"/>
    <w:rsid w:val="002F24F9"/>
    <w:rsid w:val="002F4016"/>
    <w:rsid w:val="002F78A7"/>
    <w:rsid w:val="002F79D4"/>
    <w:rsid w:val="00301987"/>
    <w:rsid w:val="00302D66"/>
    <w:rsid w:val="00306977"/>
    <w:rsid w:val="00306F5F"/>
    <w:rsid w:val="00312563"/>
    <w:rsid w:val="00312C94"/>
    <w:rsid w:val="003132E3"/>
    <w:rsid w:val="003137F2"/>
    <w:rsid w:val="00314073"/>
    <w:rsid w:val="00320736"/>
    <w:rsid w:val="003223CD"/>
    <w:rsid w:val="00322F4F"/>
    <w:rsid w:val="00322F89"/>
    <w:rsid w:val="003237FD"/>
    <w:rsid w:val="00324102"/>
    <w:rsid w:val="00327D81"/>
    <w:rsid w:val="003311B2"/>
    <w:rsid w:val="00331F6B"/>
    <w:rsid w:val="00336736"/>
    <w:rsid w:val="00343832"/>
    <w:rsid w:val="003564C1"/>
    <w:rsid w:val="00357683"/>
    <w:rsid w:val="00361715"/>
    <w:rsid w:val="0036188E"/>
    <w:rsid w:val="00362606"/>
    <w:rsid w:val="003633E0"/>
    <w:rsid w:val="00364741"/>
    <w:rsid w:val="00365CD7"/>
    <w:rsid w:val="0037080B"/>
    <w:rsid w:val="003721F6"/>
    <w:rsid w:val="00372B22"/>
    <w:rsid w:val="003747CD"/>
    <w:rsid w:val="00386EDE"/>
    <w:rsid w:val="003907A2"/>
    <w:rsid w:val="00393D16"/>
    <w:rsid w:val="00394B76"/>
    <w:rsid w:val="00396912"/>
    <w:rsid w:val="003A3EB1"/>
    <w:rsid w:val="003B1D97"/>
    <w:rsid w:val="003B208A"/>
    <w:rsid w:val="003C1E77"/>
    <w:rsid w:val="003C2813"/>
    <w:rsid w:val="003C321B"/>
    <w:rsid w:val="003D42E8"/>
    <w:rsid w:val="003D493F"/>
    <w:rsid w:val="003D4BD5"/>
    <w:rsid w:val="003D55F1"/>
    <w:rsid w:val="003D68F4"/>
    <w:rsid w:val="003E138A"/>
    <w:rsid w:val="003E4B16"/>
    <w:rsid w:val="003E72E0"/>
    <w:rsid w:val="004028ED"/>
    <w:rsid w:val="004042B8"/>
    <w:rsid w:val="004054E5"/>
    <w:rsid w:val="00405E85"/>
    <w:rsid w:val="004061D3"/>
    <w:rsid w:val="00406B24"/>
    <w:rsid w:val="004070DB"/>
    <w:rsid w:val="00407A03"/>
    <w:rsid w:val="004104F1"/>
    <w:rsid w:val="00410920"/>
    <w:rsid w:val="004131D4"/>
    <w:rsid w:val="0041785C"/>
    <w:rsid w:val="00417E47"/>
    <w:rsid w:val="004226D0"/>
    <w:rsid w:val="00423200"/>
    <w:rsid w:val="00425E6F"/>
    <w:rsid w:val="004260D7"/>
    <w:rsid w:val="004270F4"/>
    <w:rsid w:val="00427A96"/>
    <w:rsid w:val="00432A93"/>
    <w:rsid w:val="00432C6C"/>
    <w:rsid w:val="00433684"/>
    <w:rsid w:val="00434837"/>
    <w:rsid w:val="004403A4"/>
    <w:rsid w:val="00441C90"/>
    <w:rsid w:val="00445E0C"/>
    <w:rsid w:val="0044745F"/>
    <w:rsid w:val="00452355"/>
    <w:rsid w:val="00452475"/>
    <w:rsid w:val="0045498C"/>
    <w:rsid w:val="00455991"/>
    <w:rsid w:val="0045723D"/>
    <w:rsid w:val="00460435"/>
    <w:rsid w:val="00460BB0"/>
    <w:rsid w:val="00462C3C"/>
    <w:rsid w:val="00470213"/>
    <w:rsid w:val="00470FF5"/>
    <w:rsid w:val="00474F5F"/>
    <w:rsid w:val="004839D1"/>
    <w:rsid w:val="00485114"/>
    <w:rsid w:val="004852B7"/>
    <w:rsid w:val="0048713A"/>
    <w:rsid w:val="00487D6B"/>
    <w:rsid w:val="00493CC7"/>
    <w:rsid w:val="00494337"/>
    <w:rsid w:val="0049569B"/>
    <w:rsid w:val="004A25F4"/>
    <w:rsid w:val="004A273E"/>
    <w:rsid w:val="004A2D2E"/>
    <w:rsid w:val="004A3927"/>
    <w:rsid w:val="004B1222"/>
    <w:rsid w:val="004B51F4"/>
    <w:rsid w:val="004B7150"/>
    <w:rsid w:val="004C127A"/>
    <w:rsid w:val="004C21CA"/>
    <w:rsid w:val="004C2541"/>
    <w:rsid w:val="004C3268"/>
    <w:rsid w:val="004C4610"/>
    <w:rsid w:val="004C5AB2"/>
    <w:rsid w:val="004C6379"/>
    <w:rsid w:val="004C6BCC"/>
    <w:rsid w:val="004C6C23"/>
    <w:rsid w:val="004D1664"/>
    <w:rsid w:val="004D2BB9"/>
    <w:rsid w:val="004E3059"/>
    <w:rsid w:val="004E3C3C"/>
    <w:rsid w:val="004E438D"/>
    <w:rsid w:val="004E5476"/>
    <w:rsid w:val="004E58C2"/>
    <w:rsid w:val="004F63B0"/>
    <w:rsid w:val="004F6740"/>
    <w:rsid w:val="00505121"/>
    <w:rsid w:val="0050794D"/>
    <w:rsid w:val="00512829"/>
    <w:rsid w:val="00516082"/>
    <w:rsid w:val="00516148"/>
    <w:rsid w:val="0052668F"/>
    <w:rsid w:val="00531259"/>
    <w:rsid w:val="005314BE"/>
    <w:rsid w:val="00536618"/>
    <w:rsid w:val="00541D3A"/>
    <w:rsid w:val="00542EEA"/>
    <w:rsid w:val="00547276"/>
    <w:rsid w:val="00550B51"/>
    <w:rsid w:val="00554119"/>
    <w:rsid w:val="00560CDC"/>
    <w:rsid w:val="00562AB8"/>
    <w:rsid w:val="00564A16"/>
    <w:rsid w:val="0056650F"/>
    <w:rsid w:val="00576186"/>
    <w:rsid w:val="005820DF"/>
    <w:rsid w:val="005904A2"/>
    <w:rsid w:val="00590F33"/>
    <w:rsid w:val="00594560"/>
    <w:rsid w:val="00594876"/>
    <w:rsid w:val="005A24B5"/>
    <w:rsid w:val="005B16F2"/>
    <w:rsid w:val="005B2155"/>
    <w:rsid w:val="005B238B"/>
    <w:rsid w:val="005B2856"/>
    <w:rsid w:val="005B4528"/>
    <w:rsid w:val="005B771B"/>
    <w:rsid w:val="005C0876"/>
    <w:rsid w:val="005C0F4F"/>
    <w:rsid w:val="005C15E9"/>
    <w:rsid w:val="005D6A0D"/>
    <w:rsid w:val="005E0982"/>
    <w:rsid w:val="005E0A0C"/>
    <w:rsid w:val="005E731E"/>
    <w:rsid w:val="005E74E0"/>
    <w:rsid w:val="005E75A0"/>
    <w:rsid w:val="005F0545"/>
    <w:rsid w:val="005F0783"/>
    <w:rsid w:val="005F1CDE"/>
    <w:rsid w:val="005F1E58"/>
    <w:rsid w:val="005F51F6"/>
    <w:rsid w:val="006002AF"/>
    <w:rsid w:val="00602DAC"/>
    <w:rsid w:val="00615ACF"/>
    <w:rsid w:val="00623173"/>
    <w:rsid w:val="00624612"/>
    <w:rsid w:val="00626682"/>
    <w:rsid w:val="00626D7F"/>
    <w:rsid w:val="00631AFB"/>
    <w:rsid w:val="00635D4A"/>
    <w:rsid w:val="00636409"/>
    <w:rsid w:val="00641389"/>
    <w:rsid w:val="006431EE"/>
    <w:rsid w:val="00644345"/>
    <w:rsid w:val="006468B3"/>
    <w:rsid w:val="006508A4"/>
    <w:rsid w:val="00650DB3"/>
    <w:rsid w:val="00651BB2"/>
    <w:rsid w:val="0065355E"/>
    <w:rsid w:val="00654747"/>
    <w:rsid w:val="00655B08"/>
    <w:rsid w:val="0066016F"/>
    <w:rsid w:val="00660607"/>
    <w:rsid w:val="006638C2"/>
    <w:rsid w:val="006639EB"/>
    <w:rsid w:val="006722D8"/>
    <w:rsid w:val="00675284"/>
    <w:rsid w:val="00675603"/>
    <w:rsid w:val="00683065"/>
    <w:rsid w:val="00684633"/>
    <w:rsid w:val="00687516"/>
    <w:rsid w:val="006950FE"/>
    <w:rsid w:val="00695C0A"/>
    <w:rsid w:val="006970A4"/>
    <w:rsid w:val="006973AA"/>
    <w:rsid w:val="00697CEB"/>
    <w:rsid w:val="006A4482"/>
    <w:rsid w:val="006A5410"/>
    <w:rsid w:val="006B0105"/>
    <w:rsid w:val="006B055B"/>
    <w:rsid w:val="006B4B77"/>
    <w:rsid w:val="006B66ED"/>
    <w:rsid w:val="006C1755"/>
    <w:rsid w:val="006C2317"/>
    <w:rsid w:val="006C26DD"/>
    <w:rsid w:val="006C2732"/>
    <w:rsid w:val="006C2EB2"/>
    <w:rsid w:val="006C51A2"/>
    <w:rsid w:val="006C5C05"/>
    <w:rsid w:val="006C6A3B"/>
    <w:rsid w:val="006D1715"/>
    <w:rsid w:val="006D449A"/>
    <w:rsid w:val="006D63F1"/>
    <w:rsid w:val="006E0903"/>
    <w:rsid w:val="006E0B00"/>
    <w:rsid w:val="006E1055"/>
    <w:rsid w:val="006E1340"/>
    <w:rsid w:val="006E3113"/>
    <w:rsid w:val="006E4823"/>
    <w:rsid w:val="006E4CCC"/>
    <w:rsid w:val="006E7379"/>
    <w:rsid w:val="006F24F9"/>
    <w:rsid w:val="006F4340"/>
    <w:rsid w:val="006F5207"/>
    <w:rsid w:val="006F6576"/>
    <w:rsid w:val="007124A5"/>
    <w:rsid w:val="007133FE"/>
    <w:rsid w:val="00713859"/>
    <w:rsid w:val="00714965"/>
    <w:rsid w:val="00714C6D"/>
    <w:rsid w:val="00720E61"/>
    <w:rsid w:val="00731838"/>
    <w:rsid w:val="0073294F"/>
    <w:rsid w:val="007366B9"/>
    <w:rsid w:val="00744351"/>
    <w:rsid w:val="00744952"/>
    <w:rsid w:val="00747D84"/>
    <w:rsid w:val="00750BE7"/>
    <w:rsid w:val="007554CC"/>
    <w:rsid w:val="00761901"/>
    <w:rsid w:val="00766674"/>
    <w:rsid w:val="007707F5"/>
    <w:rsid w:val="00772378"/>
    <w:rsid w:val="007729D8"/>
    <w:rsid w:val="00775F94"/>
    <w:rsid w:val="0077616B"/>
    <w:rsid w:val="0077701C"/>
    <w:rsid w:val="00780C76"/>
    <w:rsid w:val="0078482C"/>
    <w:rsid w:val="00785E48"/>
    <w:rsid w:val="00790980"/>
    <w:rsid w:val="007921E3"/>
    <w:rsid w:val="00793740"/>
    <w:rsid w:val="00795196"/>
    <w:rsid w:val="007A2692"/>
    <w:rsid w:val="007A2CC5"/>
    <w:rsid w:val="007A47E0"/>
    <w:rsid w:val="007A7538"/>
    <w:rsid w:val="007B1C8E"/>
    <w:rsid w:val="007B4602"/>
    <w:rsid w:val="007B54BA"/>
    <w:rsid w:val="007B7047"/>
    <w:rsid w:val="007C15F3"/>
    <w:rsid w:val="007C4E7A"/>
    <w:rsid w:val="007C56B9"/>
    <w:rsid w:val="007C6210"/>
    <w:rsid w:val="007C6295"/>
    <w:rsid w:val="007D00A0"/>
    <w:rsid w:val="007D17DD"/>
    <w:rsid w:val="007D18BF"/>
    <w:rsid w:val="007D255E"/>
    <w:rsid w:val="007D366D"/>
    <w:rsid w:val="007D536C"/>
    <w:rsid w:val="007D53EB"/>
    <w:rsid w:val="007D56AE"/>
    <w:rsid w:val="007D765A"/>
    <w:rsid w:val="007E1B48"/>
    <w:rsid w:val="007E6318"/>
    <w:rsid w:val="007E6C9D"/>
    <w:rsid w:val="007E747A"/>
    <w:rsid w:val="007F02EA"/>
    <w:rsid w:val="007F0DF7"/>
    <w:rsid w:val="007F1E5B"/>
    <w:rsid w:val="0080095A"/>
    <w:rsid w:val="008047E7"/>
    <w:rsid w:val="00804C01"/>
    <w:rsid w:val="008069ED"/>
    <w:rsid w:val="008100CB"/>
    <w:rsid w:val="008110EA"/>
    <w:rsid w:val="00811DCF"/>
    <w:rsid w:val="0081348A"/>
    <w:rsid w:val="0081409B"/>
    <w:rsid w:val="00814FDB"/>
    <w:rsid w:val="00815A04"/>
    <w:rsid w:val="00816678"/>
    <w:rsid w:val="00825E92"/>
    <w:rsid w:val="008362EA"/>
    <w:rsid w:val="00837005"/>
    <w:rsid w:val="008436A7"/>
    <w:rsid w:val="00847619"/>
    <w:rsid w:val="00847FC4"/>
    <w:rsid w:val="0085032E"/>
    <w:rsid w:val="0085132A"/>
    <w:rsid w:val="00851DD3"/>
    <w:rsid w:val="008521B7"/>
    <w:rsid w:val="00854C01"/>
    <w:rsid w:val="00860748"/>
    <w:rsid w:val="00861BA8"/>
    <w:rsid w:val="008623E9"/>
    <w:rsid w:val="00862B74"/>
    <w:rsid w:val="00864D3E"/>
    <w:rsid w:val="008731D1"/>
    <w:rsid w:val="0088163B"/>
    <w:rsid w:val="008828D4"/>
    <w:rsid w:val="00882950"/>
    <w:rsid w:val="00882C0B"/>
    <w:rsid w:val="00885FDE"/>
    <w:rsid w:val="00890375"/>
    <w:rsid w:val="00894493"/>
    <w:rsid w:val="008A14EA"/>
    <w:rsid w:val="008A1D00"/>
    <w:rsid w:val="008A4780"/>
    <w:rsid w:val="008A49ED"/>
    <w:rsid w:val="008A4D2B"/>
    <w:rsid w:val="008A5986"/>
    <w:rsid w:val="008B006E"/>
    <w:rsid w:val="008B43C4"/>
    <w:rsid w:val="008C062D"/>
    <w:rsid w:val="008C20B5"/>
    <w:rsid w:val="008C4347"/>
    <w:rsid w:val="008C62E3"/>
    <w:rsid w:val="008D008E"/>
    <w:rsid w:val="008D0E5A"/>
    <w:rsid w:val="008D1CAD"/>
    <w:rsid w:val="008D2870"/>
    <w:rsid w:val="008D2C25"/>
    <w:rsid w:val="008D3EB8"/>
    <w:rsid w:val="008D51EA"/>
    <w:rsid w:val="008D58A6"/>
    <w:rsid w:val="008E179F"/>
    <w:rsid w:val="008E184E"/>
    <w:rsid w:val="008F66F8"/>
    <w:rsid w:val="008F68EB"/>
    <w:rsid w:val="00900BD1"/>
    <w:rsid w:val="00902E91"/>
    <w:rsid w:val="009035B4"/>
    <w:rsid w:val="00905C2D"/>
    <w:rsid w:val="00907297"/>
    <w:rsid w:val="00907A8F"/>
    <w:rsid w:val="00913734"/>
    <w:rsid w:val="00915609"/>
    <w:rsid w:val="00915837"/>
    <w:rsid w:val="009163D4"/>
    <w:rsid w:val="00917C97"/>
    <w:rsid w:val="00920CB6"/>
    <w:rsid w:val="00923FC5"/>
    <w:rsid w:val="009251A6"/>
    <w:rsid w:val="009351E0"/>
    <w:rsid w:val="009362EA"/>
    <w:rsid w:val="00937B71"/>
    <w:rsid w:val="00940908"/>
    <w:rsid w:val="009555B5"/>
    <w:rsid w:val="00965B30"/>
    <w:rsid w:val="0097002C"/>
    <w:rsid w:val="00971972"/>
    <w:rsid w:val="00971FE1"/>
    <w:rsid w:val="009746EB"/>
    <w:rsid w:val="009755C8"/>
    <w:rsid w:val="00975B26"/>
    <w:rsid w:val="00976F9E"/>
    <w:rsid w:val="0098139F"/>
    <w:rsid w:val="00982A82"/>
    <w:rsid w:val="0098375C"/>
    <w:rsid w:val="0098563D"/>
    <w:rsid w:val="00985E38"/>
    <w:rsid w:val="00987332"/>
    <w:rsid w:val="00991F73"/>
    <w:rsid w:val="009948F6"/>
    <w:rsid w:val="00994F8C"/>
    <w:rsid w:val="00995F29"/>
    <w:rsid w:val="0099668C"/>
    <w:rsid w:val="009A3663"/>
    <w:rsid w:val="009A4A15"/>
    <w:rsid w:val="009A5E47"/>
    <w:rsid w:val="009A6A50"/>
    <w:rsid w:val="009B0583"/>
    <w:rsid w:val="009B19D0"/>
    <w:rsid w:val="009B2883"/>
    <w:rsid w:val="009B3114"/>
    <w:rsid w:val="009B4D29"/>
    <w:rsid w:val="009B6E32"/>
    <w:rsid w:val="009C1379"/>
    <w:rsid w:val="009C50CE"/>
    <w:rsid w:val="009C52C2"/>
    <w:rsid w:val="009C5A03"/>
    <w:rsid w:val="009D1182"/>
    <w:rsid w:val="009D241E"/>
    <w:rsid w:val="009D6E74"/>
    <w:rsid w:val="009E476B"/>
    <w:rsid w:val="009E48C3"/>
    <w:rsid w:val="009E51D3"/>
    <w:rsid w:val="009E7625"/>
    <w:rsid w:val="009F083F"/>
    <w:rsid w:val="009F3BA0"/>
    <w:rsid w:val="009F3C3B"/>
    <w:rsid w:val="009F6A60"/>
    <w:rsid w:val="009F718D"/>
    <w:rsid w:val="009F729A"/>
    <w:rsid w:val="00A00456"/>
    <w:rsid w:val="00A00736"/>
    <w:rsid w:val="00A01FC9"/>
    <w:rsid w:val="00A05220"/>
    <w:rsid w:val="00A118D1"/>
    <w:rsid w:val="00A12B8E"/>
    <w:rsid w:val="00A134F6"/>
    <w:rsid w:val="00A16C9B"/>
    <w:rsid w:val="00A17277"/>
    <w:rsid w:val="00A20595"/>
    <w:rsid w:val="00A21512"/>
    <w:rsid w:val="00A30E3A"/>
    <w:rsid w:val="00A324B8"/>
    <w:rsid w:val="00A43F41"/>
    <w:rsid w:val="00A454DA"/>
    <w:rsid w:val="00A602F7"/>
    <w:rsid w:val="00A645D3"/>
    <w:rsid w:val="00A662E6"/>
    <w:rsid w:val="00A66389"/>
    <w:rsid w:val="00A666ED"/>
    <w:rsid w:val="00A675F8"/>
    <w:rsid w:val="00A73934"/>
    <w:rsid w:val="00A80F12"/>
    <w:rsid w:val="00A867CF"/>
    <w:rsid w:val="00A91211"/>
    <w:rsid w:val="00A91D6F"/>
    <w:rsid w:val="00A93FB5"/>
    <w:rsid w:val="00A9447C"/>
    <w:rsid w:val="00AA45B2"/>
    <w:rsid w:val="00AA5296"/>
    <w:rsid w:val="00AA6045"/>
    <w:rsid w:val="00AB46CA"/>
    <w:rsid w:val="00AB510F"/>
    <w:rsid w:val="00AC15E9"/>
    <w:rsid w:val="00AC2DA4"/>
    <w:rsid w:val="00AC6E77"/>
    <w:rsid w:val="00AD21CC"/>
    <w:rsid w:val="00AE05AB"/>
    <w:rsid w:val="00AE5D71"/>
    <w:rsid w:val="00AE7570"/>
    <w:rsid w:val="00AF062F"/>
    <w:rsid w:val="00AF21D9"/>
    <w:rsid w:val="00AF57CA"/>
    <w:rsid w:val="00B00980"/>
    <w:rsid w:val="00B00FCA"/>
    <w:rsid w:val="00B01ADE"/>
    <w:rsid w:val="00B01B98"/>
    <w:rsid w:val="00B024B7"/>
    <w:rsid w:val="00B043C4"/>
    <w:rsid w:val="00B075F2"/>
    <w:rsid w:val="00B076B8"/>
    <w:rsid w:val="00B10047"/>
    <w:rsid w:val="00B10375"/>
    <w:rsid w:val="00B127B7"/>
    <w:rsid w:val="00B12975"/>
    <w:rsid w:val="00B1502B"/>
    <w:rsid w:val="00B1523A"/>
    <w:rsid w:val="00B2314E"/>
    <w:rsid w:val="00B253F4"/>
    <w:rsid w:val="00B267B4"/>
    <w:rsid w:val="00B301BE"/>
    <w:rsid w:val="00B30853"/>
    <w:rsid w:val="00B308E2"/>
    <w:rsid w:val="00B31DA1"/>
    <w:rsid w:val="00B3450A"/>
    <w:rsid w:val="00B34FEF"/>
    <w:rsid w:val="00B352F5"/>
    <w:rsid w:val="00B35FC7"/>
    <w:rsid w:val="00B35FCD"/>
    <w:rsid w:val="00B40C46"/>
    <w:rsid w:val="00B41F10"/>
    <w:rsid w:val="00B43348"/>
    <w:rsid w:val="00B44A9F"/>
    <w:rsid w:val="00B47FDE"/>
    <w:rsid w:val="00B5347A"/>
    <w:rsid w:val="00B56B81"/>
    <w:rsid w:val="00B61CC5"/>
    <w:rsid w:val="00B621F1"/>
    <w:rsid w:val="00B635BC"/>
    <w:rsid w:val="00B73041"/>
    <w:rsid w:val="00B75C0E"/>
    <w:rsid w:val="00B75EB1"/>
    <w:rsid w:val="00B768D0"/>
    <w:rsid w:val="00B80ED4"/>
    <w:rsid w:val="00B82C2D"/>
    <w:rsid w:val="00B84E9E"/>
    <w:rsid w:val="00B8591B"/>
    <w:rsid w:val="00B87F2F"/>
    <w:rsid w:val="00B91A91"/>
    <w:rsid w:val="00B95A39"/>
    <w:rsid w:val="00BA05EB"/>
    <w:rsid w:val="00BA2FE8"/>
    <w:rsid w:val="00BA3660"/>
    <w:rsid w:val="00BA64B5"/>
    <w:rsid w:val="00BA71A6"/>
    <w:rsid w:val="00BB196B"/>
    <w:rsid w:val="00BB2AB8"/>
    <w:rsid w:val="00BB3E74"/>
    <w:rsid w:val="00BB434D"/>
    <w:rsid w:val="00BB6DB1"/>
    <w:rsid w:val="00BC00A0"/>
    <w:rsid w:val="00BC164E"/>
    <w:rsid w:val="00BC534E"/>
    <w:rsid w:val="00BD4DD9"/>
    <w:rsid w:val="00BD577F"/>
    <w:rsid w:val="00BE25D9"/>
    <w:rsid w:val="00BE4110"/>
    <w:rsid w:val="00BE7B0B"/>
    <w:rsid w:val="00BE7D23"/>
    <w:rsid w:val="00BF7F88"/>
    <w:rsid w:val="00C01C67"/>
    <w:rsid w:val="00C124EB"/>
    <w:rsid w:val="00C130FC"/>
    <w:rsid w:val="00C24503"/>
    <w:rsid w:val="00C26A43"/>
    <w:rsid w:val="00C27E72"/>
    <w:rsid w:val="00C3310B"/>
    <w:rsid w:val="00C40F4E"/>
    <w:rsid w:val="00C418D0"/>
    <w:rsid w:val="00C4398E"/>
    <w:rsid w:val="00C443FB"/>
    <w:rsid w:val="00C44B1B"/>
    <w:rsid w:val="00C46920"/>
    <w:rsid w:val="00C4788B"/>
    <w:rsid w:val="00C47E66"/>
    <w:rsid w:val="00C514D7"/>
    <w:rsid w:val="00C51D0C"/>
    <w:rsid w:val="00C52ACC"/>
    <w:rsid w:val="00C5350F"/>
    <w:rsid w:val="00C55775"/>
    <w:rsid w:val="00C57254"/>
    <w:rsid w:val="00C579AB"/>
    <w:rsid w:val="00C61497"/>
    <w:rsid w:val="00C65C59"/>
    <w:rsid w:val="00C66B03"/>
    <w:rsid w:val="00C7055E"/>
    <w:rsid w:val="00C72235"/>
    <w:rsid w:val="00C722FD"/>
    <w:rsid w:val="00C7239C"/>
    <w:rsid w:val="00C72D8C"/>
    <w:rsid w:val="00C739DF"/>
    <w:rsid w:val="00C7465E"/>
    <w:rsid w:val="00C76E93"/>
    <w:rsid w:val="00C77C10"/>
    <w:rsid w:val="00C802F9"/>
    <w:rsid w:val="00C859E7"/>
    <w:rsid w:val="00C94038"/>
    <w:rsid w:val="00C94259"/>
    <w:rsid w:val="00C9585D"/>
    <w:rsid w:val="00CA082C"/>
    <w:rsid w:val="00CA0B58"/>
    <w:rsid w:val="00CA1103"/>
    <w:rsid w:val="00CB4B4D"/>
    <w:rsid w:val="00CC0075"/>
    <w:rsid w:val="00CC0BE4"/>
    <w:rsid w:val="00CC2B9F"/>
    <w:rsid w:val="00CC31F0"/>
    <w:rsid w:val="00CC67AB"/>
    <w:rsid w:val="00CC7FDB"/>
    <w:rsid w:val="00CD2258"/>
    <w:rsid w:val="00CD2EFD"/>
    <w:rsid w:val="00CE0D16"/>
    <w:rsid w:val="00CE53C5"/>
    <w:rsid w:val="00CF3184"/>
    <w:rsid w:val="00CF57AD"/>
    <w:rsid w:val="00CF60E9"/>
    <w:rsid w:val="00CF6271"/>
    <w:rsid w:val="00CF6EB7"/>
    <w:rsid w:val="00D01391"/>
    <w:rsid w:val="00D01494"/>
    <w:rsid w:val="00D01669"/>
    <w:rsid w:val="00D01906"/>
    <w:rsid w:val="00D02002"/>
    <w:rsid w:val="00D02993"/>
    <w:rsid w:val="00D07387"/>
    <w:rsid w:val="00D109E3"/>
    <w:rsid w:val="00D120CA"/>
    <w:rsid w:val="00D23280"/>
    <w:rsid w:val="00D31DF2"/>
    <w:rsid w:val="00D33DE2"/>
    <w:rsid w:val="00D377DA"/>
    <w:rsid w:val="00D40213"/>
    <w:rsid w:val="00D41788"/>
    <w:rsid w:val="00D4228C"/>
    <w:rsid w:val="00D43910"/>
    <w:rsid w:val="00D44E8F"/>
    <w:rsid w:val="00D45452"/>
    <w:rsid w:val="00D47C67"/>
    <w:rsid w:val="00D502FA"/>
    <w:rsid w:val="00D62ABA"/>
    <w:rsid w:val="00D7392F"/>
    <w:rsid w:val="00D73E2B"/>
    <w:rsid w:val="00D819FE"/>
    <w:rsid w:val="00D82C43"/>
    <w:rsid w:val="00D86A1F"/>
    <w:rsid w:val="00D87C8B"/>
    <w:rsid w:val="00D90B58"/>
    <w:rsid w:val="00D90EDD"/>
    <w:rsid w:val="00D94AF4"/>
    <w:rsid w:val="00D956BB"/>
    <w:rsid w:val="00D96465"/>
    <w:rsid w:val="00DA04EC"/>
    <w:rsid w:val="00DA0B51"/>
    <w:rsid w:val="00DA680B"/>
    <w:rsid w:val="00DB0A55"/>
    <w:rsid w:val="00DB3A3A"/>
    <w:rsid w:val="00DB5EA5"/>
    <w:rsid w:val="00DB687A"/>
    <w:rsid w:val="00DB6AB2"/>
    <w:rsid w:val="00DC4F3C"/>
    <w:rsid w:val="00DE3944"/>
    <w:rsid w:val="00DE3F39"/>
    <w:rsid w:val="00DE58B8"/>
    <w:rsid w:val="00DE62E0"/>
    <w:rsid w:val="00DE6984"/>
    <w:rsid w:val="00DF227C"/>
    <w:rsid w:val="00DF5DF7"/>
    <w:rsid w:val="00DF6897"/>
    <w:rsid w:val="00DF7D69"/>
    <w:rsid w:val="00E03B0C"/>
    <w:rsid w:val="00E045EA"/>
    <w:rsid w:val="00E05384"/>
    <w:rsid w:val="00E05A8A"/>
    <w:rsid w:val="00E1288F"/>
    <w:rsid w:val="00E13B17"/>
    <w:rsid w:val="00E14974"/>
    <w:rsid w:val="00E1520E"/>
    <w:rsid w:val="00E17043"/>
    <w:rsid w:val="00E20BA0"/>
    <w:rsid w:val="00E22ADA"/>
    <w:rsid w:val="00E235D7"/>
    <w:rsid w:val="00E23EE9"/>
    <w:rsid w:val="00E24D86"/>
    <w:rsid w:val="00E24DD9"/>
    <w:rsid w:val="00E3500A"/>
    <w:rsid w:val="00E36FB1"/>
    <w:rsid w:val="00E40C79"/>
    <w:rsid w:val="00E41459"/>
    <w:rsid w:val="00E41644"/>
    <w:rsid w:val="00E578E5"/>
    <w:rsid w:val="00E61F42"/>
    <w:rsid w:val="00E639AA"/>
    <w:rsid w:val="00E66ACC"/>
    <w:rsid w:val="00E708BA"/>
    <w:rsid w:val="00E71073"/>
    <w:rsid w:val="00E729D9"/>
    <w:rsid w:val="00E7519E"/>
    <w:rsid w:val="00E76D38"/>
    <w:rsid w:val="00E806D8"/>
    <w:rsid w:val="00E8399E"/>
    <w:rsid w:val="00E839B8"/>
    <w:rsid w:val="00E849BF"/>
    <w:rsid w:val="00E92249"/>
    <w:rsid w:val="00E97085"/>
    <w:rsid w:val="00EB5E92"/>
    <w:rsid w:val="00EC5067"/>
    <w:rsid w:val="00EC609F"/>
    <w:rsid w:val="00ED2BB8"/>
    <w:rsid w:val="00ED531C"/>
    <w:rsid w:val="00EE5BC4"/>
    <w:rsid w:val="00EF2110"/>
    <w:rsid w:val="00EF784E"/>
    <w:rsid w:val="00F02B3C"/>
    <w:rsid w:val="00F03246"/>
    <w:rsid w:val="00F03944"/>
    <w:rsid w:val="00F05EF1"/>
    <w:rsid w:val="00F11795"/>
    <w:rsid w:val="00F140A0"/>
    <w:rsid w:val="00F208B1"/>
    <w:rsid w:val="00F20FDC"/>
    <w:rsid w:val="00F2156D"/>
    <w:rsid w:val="00F21D11"/>
    <w:rsid w:val="00F2307E"/>
    <w:rsid w:val="00F2709D"/>
    <w:rsid w:val="00F35124"/>
    <w:rsid w:val="00F376CF"/>
    <w:rsid w:val="00F5349E"/>
    <w:rsid w:val="00F5639E"/>
    <w:rsid w:val="00F57B6D"/>
    <w:rsid w:val="00F61C42"/>
    <w:rsid w:val="00F61D26"/>
    <w:rsid w:val="00F62C7C"/>
    <w:rsid w:val="00F71206"/>
    <w:rsid w:val="00F7230E"/>
    <w:rsid w:val="00F73F39"/>
    <w:rsid w:val="00F748B1"/>
    <w:rsid w:val="00F80910"/>
    <w:rsid w:val="00F84B77"/>
    <w:rsid w:val="00F861BA"/>
    <w:rsid w:val="00F90CBF"/>
    <w:rsid w:val="00F91A10"/>
    <w:rsid w:val="00F93ABA"/>
    <w:rsid w:val="00F94150"/>
    <w:rsid w:val="00F97CDD"/>
    <w:rsid w:val="00FA30DB"/>
    <w:rsid w:val="00FB0A41"/>
    <w:rsid w:val="00FB1B61"/>
    <w:rsid w:val="00FB1ED0"/>
    <w:rsid w:val="00FB5DB7"/>
    <w:rsid w:val="00FB7CF8"/>
    <w:rsid w:val="00FC0631"/>
    <w:rsid w:val="00FC1E42"/>
    <w:rsid w:val="00FC5801"/>
    <w:rsid w:val="00FC74BD"/>
    <w:rsid w:val="00FC7AF8"/>
    <w:rsid w:val="00FD0477"/>
    <w:rsid w:val="00FD1DAB"/>
    <w:rsid w:val="00FD39F8"/>
    <w:rsid w:val="00FD45D4"/>
    <w:rsid w:val="00FD45DC"/>
    <w:rsid w:val="00FD6209"/>
    <w:rsid w:val="00FD6A4D"/>
    <w:rsid w:val="00FE00BC"/>
    <w:rsid w:val="00FE1CD6"/>
    <w:rsid w:val="00FE57CF"/>
    <w:rsid w:val="00FE612A"/>
    <w:rsid w:val="00FF49BA"/>
    <w:rsid w:val="00FF70A8"/>
  </w:rsids>
  <m:mathPr>
    <m:mathFont m:val="Cambria Math"/>
    <m:brkBin m:val="before"/>
    <m:brkBinSub m:val="--"/>
    <m:smallFrac m:val="0"/>
    <m:dispDef/>
    <m:lMargin m:val="0"/>
    <m:rMargin m:val="0"/>
    <m:defJc m:val="centerGroup"/>
    <m:wrapIndent m:val="1440"/>
    <m:intLim m:val="subSup"/>
    <m:naryLim m:val="undOvr"/>
  </m:mathPr>
  <w:themeFontLang w:val="de-DE"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9BB29"/>
  <w15:chartTrackingRefBased/>
  <w15:docId w15:val="{2646937E-00B3-44FA-BB45-88F6663EF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93ABA"/>
    <w:pPr>
      <w:spacing w:after="0" w:line="480" w:lineRule="auto"/>
      <w:ind w:firstLine="851"/>
    </w:pPr>
    <w:rPr>
      <w:rFonts w:ascii="Times New Roman" w:hAnsi="Times New Roman" w:cs="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F93ABA"/>
    <w:pPr>
      <w:ind w:left="720" w:hanging="720"/>
    </w:pPr>
  </w:style>
  <w:style w:type="character" w:styleId="Kommentarzeichen">
    <w:name w:val="annotation reference"/>
    <w:basedOn w:val="Absatz-Standardschriftart"/>
    <w:uiPriority w:val="99"/>
    <w:semiHidden/>
    <w:unhideWhenUsed/>
    <w:rsid w:val="00F93ABA"/>
    <w:rPr>
      <w:sz w:val="16"/>
      <w:szCs w:val="16"/>
    </w:rPr>
  </w:style>
  <w:style w:type="paragraph" w:styleId="Kommentartext">
    <w:name w:val="annotation text"/>
    <w:basedOn w:val="Standard"/>
    <w:link w:val="KommentartextZchn"/>
    <w:uiPriority w:val="99"/>
    <w:unhideWhenUsed/>
    <w:rsid w:val="00F93ABA"/>
    <w:pPr>
      <w:spacing w:line="240" w:lineRule="auto"/>
    </w:pPr>
    <w:rPr>
      <w:sz w:val="20"/>
      <w:szCs w:val="20"/>
    </w:rPr>
  </w:style>
  <w:style w:type="character" w:customStyle="1" w:styleId="KommentartextZchn">
    <w:name w:val="Kommentartext Zchn"/>
    <w:basedOn w:val="Absatz-Standardschriftart"/>
    <w:link w:val="Kommentartext"/>
    <w:uiPriority w:val="99"/>
    <w:rsid w:val="00F93ABA"/>
    <w:rPr>
      <w:rFonts w:ascii="Times New Roman" w:hAnsi="Times New Roman" w:cs="Times New Roman"/>
      <w:sz w:val="20"/>
      <w:szCs w:val="20"/>
    </w:rPr>
  </w:style>
  <w:style w:type="character" w:customStyle="1" w:styleId="KommentarthemaZchn">
    <w:name w:val="Kommentarthema Zchn"/>
    <w:basedOn w:val="KommentartextZchn"/>
    <w:link w:val="Kommentarthema"/>
    <w:uiPriority w:val="99"/>
    <w:semiHidden/>
    <w:rsid w:val="00F93ABA"/>
    <w:rPr>
      <w:rFonts w:ascii="Times New Roman" w:hAnsi="Times New Roman" w:cs="Times New Roman"/>
      <w:b/>
      <w:bCs/>
      <w:sz w:val="20"/>
      <w:szCs w:val="20"/>
    </w:rPr>
  </w:style>
  <w:style w:type="paragraph" w:styleId="Kommentarthema">
    <w:name w:val="annotation subject"/>
    <w:basedOn w:val="Kommentartext"/>
    <w:next w:val="Kommentartext"/>
    <w:link w:val="KommentarthemaZchn"/>
    <w:uiPriority w:val="99"/>
    <w:semiHidden/>
    <w:unhideWhenUsed/>
    <w:rsid w:val="00F93ABA"/>
    <w:rPr>
      <w:b/>
      <w:bCs/>
    </w:rPr>
  </w:style>
  <w:style w:type="character" w:customStyle="1" w:styleId="KommentarthemaZchn1">
    <w:name w:val="Kommentarthema Zchn1"/>
    <w:basedOn w:val="KommentartextZchn"/>
    <w:uiPriority w:val="99"/>
    <w:semiHidden/>
    <w:rsid w:val="00F93ABA"/>
    <w:rPr>
      <w:rFonts w:ascii="Times New Roman" w:hAnsi="Times New Roman" w:cs="Times New Roman"/>
      <w:b/>
      <w:bCs/>
      <w:sz w:val="20"/>
      <w:szCs w:val="20"/>
    </w:rPr>
  </w:style>
  <w:style w:type="paragraph" w:styleId="Sprechblasentext">
    <w:name w:val="Balloon Text"/>
    <w:basedOn w:val="Standard"/>
    <w:link w:val="SprechblasentextZchn"/>
    <w:uiPriority w:val="99"/>
    <w:semiHidden/>
    <w:unhideWhenUsed/>
    <w:rsid w:val="00F93ABA"/>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93ABA"/>
    <w:rPr>
      <w:rFonts w:ascii="Segoe UI" w:hAnsi="Segoe UI" w:cs="Segoe UI"/>
      <w:sz w:val="18"/>
      <w:szCs w:val="18"/>
    </w:rPr>
  </w:style>
  <w:style w:type="character" w:customStyle="1" w:styleId="apple-converted-space">
    <w:name w:val="apple-converted-space"/>
    <w:basedOn w:val="Absatz-Standardschriftart"/>
    <w:rsid w:val="00F93ABA"/>
  </w:style>
  <w:style w:type="character" w:styleId="Hyperlink">
    <w:name w:val="Hyperlink"/>
    <w:basedOn w:val="Absatz-Standardschriftart"/>
    <w:uiPriority w:val="99"/>
    <w:unhideWhenUsed/>
    <w:rsid w:val="00F93ABA"/>
    <w:rPr>
      <w:color w:val="0563C1" w:themeColor="hyperlink"/>
      <w:u w:val="single"/>
    </w:rPr>
  </w:style>
  <w:style w:type="paragraph" w:styleId="Kopfzeile">
    <w:name w:val="header"/>
    <w:basedOn w:val="Standard"/>
    <w:link w:val="KopfzeileZchn"/>
    <w:uiPriority w:val="99"/>
    <w:unhideWhenUsed/>
    <w:rsid w:val="00F93ABA"/>
    <w:pPr>
      <w:tabs>
        <w:tab w:val="center" w:pos="4703"/>
        <w:tab w:val="right" w:pos="9406"/>
      </w:tabs>
      <w:spacing w:line="240" w:lineRule="auto"/>
    </w:pPr>
  </w:style>
  <w:style w:type="character" w:customStyle="1" w:styleId="KopfzeileZchn">
    <w:name w:val="Kopfzeile Zchn"/>
    <w:basedOn w:val="Absatz-Standardschriftart"/>
    <w:link w:val="Kopfzeile"/>
    <w:uiPriority w:val="99"/>
    <w:rsid w:val="00F93ABA"/>
    <w:rPr>
      <w:rFonts w:ascii="Times New Roman" w:hAnsi="Times New Roman" w:cs="Times New Roman"/>
      <w:sz w:val="24"/>
      <w:szCs w:val="24"/>
    </w:rPr>
  </w:style>
  <w:style w:type="paragraph" w:styleId="Fuzeile">
    <w:name w:val="footer"/>
    <w:basedOn w:val="Standard"/>
    <w:link w:val="FuzeileZchn"/>
    <w:uiPriority w:val="99"/>
    <w:unhideWhenUsed/>
    <w:rsid w:val="00F93ABA"/>
    <w:pPr>
      <w:tabs>
        <w:tab w:val="center" w:pos="4703"/>
        <w:tab w:val="right" w:pos="9406"/>
      </w:tabs>
      <w:spacing w:line="240" w:lineRule="auto"/>
    </w:pPr>
  </w:style>
  <w:style w:type="character" w:customStyle="1" w:styleId="FuzeileZchn">
    <w:name w:val="Fußzeile Zchn"/>
    <w:basedOn w:val="Absatz-Standardschriftart"/>
    <w:link w:val="Fuzeile"/>
    <w:uiPriority w:val="99"/>
    <w:rsid w:val="00F93ABA"/>
    <w:rPr>
      <w:rFonts w:ascii="Times New Roman" w:hAnsi="Times New Roman" w:cs="Times New Roman"/>
      <w:sz w:val="24"/>
      <w:szCs w:val="24"/>
    </w:rPr>
  </w:style>
  <w:style w:type="paragraph" w:styleId="Aufzhlungszeichen">
    <w:name w:val="List Bullet"/>
    <w:basedOn w:val="Standard"/>
    <w:uiPriority w:val="99"/>
    <w:unhideWhenUsed/>
    <w:rsid w:val="00F93ABA"/>
    <w:pPr>
      <w:numPr>
        <w:numId w:val="2"/>
      </w:numPr>
      <w:contextualSpacing/>
    </w:pPr>
  </w:style>
  <w:style w:type="character" w:customStyle="1" w:styleId="FunotentextZchn">
    <w:name w:val="Fußnotentext Zchn"/>
    <w:basedOn w:val="Absatz-Standardschriftart"/>
    <w:link w:val="Funotentext"/>
    <w:uiPriority w:val="99"/>
    <w:semiHidden/>
    <w:rsid w:val="00F93ABA"/>
    <w:rPr>
      <w:rFonts w:ascii="Times New Roman" w:hAnsi="Times New Roman" w:cs="Times New Roman"/>
      <w:sz w:val="20"/>
      <w:szCs w:val="20"/>
    </w:rPr>
  </w:style>
  <w:style w:type="paragraph" w:styleId="Funotentext">
    <w:name w:val="footnote text"/>
    <w:basedOn w:val="Standard"/>
    <w:link w:val="FunotentextZchn"/>
    <w:uiPriority w:val="99"/>
    <w:semiHidden/>
    <w:unhideWhenUsed/>
    <w:rsid w:val="00F93ABA"/>
    <w:pPr>
      <w:spacing w:line="240" w:lineRule="auto"/>
    </w:pPr>
    <w:rPr>
      <w:sz w:val="20"/>
      <w:szCs w:val="20"/>
    </w:rPr>
  </w:style>
  <w:style w:type="character" w:customStyle="1" w:styleId="FunotentextZchn1">
    <w:name w:val="Fußnotentext Zchn1"/>
    <w:basedOn w:val="Absatz-Standardschriftart"/>
    <w:uiPriority w:val="99"/>
    <w:semiHidden/>
    <w:rsid w:val="00F93ABA"/>
    <w:rPr>
      <w:rFonts w:ascii="Times New Roman" w:hAnsi="Times New Roman" w:cs="Times New Roman"/>
      <w:sz w:val="20"/>
      <w:szCs w:val="20"/>
    </w:rPr>
  </w:style>
  <w:style w:type="character" w:styleId="Hervorhebung">
    <w:name w:val="Emphasis"/>
    <w:basedOn w:val="Absatz-Standardschriftart"/>
    <w:uiPriority w:val="20"/>
    <w:qFormat/>
    <w:rsid w:val="00F93ABA"/>
    <w:rPr>
      <w:i/>
      <w:iCs/>
    </w:rPr>
  </w:style>
  <w:style w:type="paragraph" w:customStyle="1" w:styleId="WorksCited">
    <w:name w:val="WorksCited"/>
    <w:basedOn w:val="Standard"/>
    <w:autoRedefine/>
    <w:qFormat/>
    <w:rsid w:val="00F93ABA"/>
    <w:pPr>
      <w:snapToGrid w:val="0"/>
      <w:spacing w:after="240" w:line="240" w:lineRule="auto"/>
      <w:ind w:left="720" w:hanging="720"/>
    </w:pPr>
    <w:rPr>
      <w:rFonts w:ascii="Garamond" w:hAnsi="Garamond" w:cstheme="minorBidi"/>
      <w:color w:val="000000" w:themeColor="text1"/>
    </w:rPr>
  </w:style>
  <w:style w:type="character" w:styleId="NichtaufgelsteErwhnung">
    <w:name w:val="Unresolved Mention"/>
    <w:basedOn w:val="Absatz-Standardschriftart"/>
    <w:uiPriority w:val="99"/>
    <w:semiHidden/>
    <w:unhideWhenUsed/>
    <w:rsid w:val="00B82C2D"/>
    <w:rPr>
      <w:color w:val="605E5C"/>
      <w:shd w:val="clear" w:color="auto" w:fill="E1DFDD"/>
    </w:rPr>
  </w:style>
  <w:style w:type="paragraph" w:styleId="StandardWeb">
    <w:name w:val="Normal (Web)"/>
    <w:basedOn w:val="Standard"/>
    <w:uiPriority w:val="99"/>
    <w:semiHidden/>
    <w:unhideWhenUsed/>
    <w:rsid w:val="008E184E"/>
    <w:pPr>
      <w:spacing w:before="100" w:beforeAutospacing="1" w:after="100" w:afterAutospacing="1" w:line="240" w:lineRule="auto"/>
      <w:ind w:firstLine="0"/>
    </w:pPr>
    <w:rPr>
      <w:rFonts w:eastAsia="Times New Roman"/>
      <w:lang w:eastAsia="zh-TW"/>
    </w:rPr>
  </w:style>
  <w:style w:type="character" w:styleId="Funotenzeichen">
    <w:name w:val="footnote reference"/>
    <w:basedOn w:val="Absatz-Standardschriftart"/>
    <w:uiPriority w:val="99"/>
    <w:semiHidden/>
    <w:unhideWhenUsed/>
    <w:rsid w:val="007E747A"/>
    <w:rPr>
      <w:vertAlign w:val="superscript"/>
    </w:rPr>
  </w:style>
  <w:style w:type="paragraph" w:styleId="berarbeitung">
    <w:name w:val="Revision"/>
    <w:hidden/>
    <w:uiPriority w:val="99"/>
    <w:semiHidden/>
    <w:rsid w:val="0029688E"/>
    <w:pPr>
      <w:spacing w:after="0" w:line="240" w:lineRule="auto"/>
    </w:pPr>
    <w:rPr>
      <w:rFonts w:ascii="Times New Roman" w:hAnsi="Times New Roman" w:cs="Times New Roman"/>
      <w:sz w:val="24"/>
      <w:szCs w:val="24"/>
    </w:rPr>
  </w:style>
  <w:style w:type="character" w:styleId="Endnotenzeichen">
    <w:name w:val="endnote reference"/>
    <w:basedOn w:val="Absatz-Standardschriftart"/>
    <w:uiPriority w:val="99"/>
    <w:semiHidden/>
    <w:unhideWhenUsed/>
    <w:rsid w:val="001C69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833791">
      <w:bodyDiv w:val="1"/>
      <w:marLeft w:val="0"/>
      <w:marRight w:val="0"/>
      <w:marTop w:val="0"/>
      <w:marBottom w:val="0"/>
      <w:divBdr>
        <w:top w:val="none" w:sz="0" w:space="0" w:color="auto"/>
        <w:left w:val="none" w:sz="0" w:space="0" w:color="auto"/>
        <w:bottom w:val="none" w:sz="0" w:space="0" w:color="auto"/>
        <w:right w:val="none" w:sz="0" w:space="0" w:color="auto"/>
      </w:divBdr>
      <w:divsChild>
        <w:div w:id="1159691656">
          <w:marLeft w:val="0"/>
          <w:marRight w:val="0"/>
          <w:marTop w:val="0"/>
          <w:marBottom w:val="0"/>
          <w:divBdr>
            <w:top w:val="none" w:sz="0" w:space="0" w:color="auto"/>
            <w:left w:val="none" w:sz="0" w:space="0" w:color="auto"/>
            <w:bottom w:val="none" w:sz="0" w:space="0" w:color="auto"/>
            <w:right w:val="none" w:sz="0" w:space="0" w:color="auto"/>
          </w:divBdr>
          <w:divsChild>
            <w:div w:id="85267696">
              <w:marLeft w:val="0"/>
              <w:marRight w:val="0"/>
              <w:marTop w:val="0"/>
              <w:marBottom w:val="0"/>
              <w:divBdr>
                <w:top w:val="none" w:sz="0" w:space="0" w:color="auto"/>
                <w:left w:val="none" w:sz="0" w:space="0" w:color="auto"/>
                <w:bottom w:val="none" w:sz="0" w:space="0" w:color="auto"/>
                <w:right w:val="none" w:sz="0" w:space="0" w:color="auto"/>
              </w:divBdr>
              <w:divsChild>
                <w:div w:id="132277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74711">
      <w:bodyDiv w:val="1"/>
      <w:marLeft w:val="0"/>
      <w:marRight w:val="0"/>
      <w:marTop w:val="0"/>
      <w:marBottom w:val="0"/>
      <w:divBdr>
        <w:top w:val="none" w:sz="0" w:space="0" w:color="auto"/>
        <w:left w:val="none" w:sz="0" w:space="0" w:color="auto"/>
        <w:bottom w:val="none" w:sz="0" w:space="0" w:color="auto"/>
        <w:right w:val="none" w:sz="0" w:space="0" w:color="auto"/>
      </w:divBdr>
      <w:divsChild>
        <w:div w:id="888765916">
          <w:marLeft w:val="480"/>
          <w:marRight w:val="0"/>
          <w:marTop w:val="0"/>
          <w:marBottom w:val="0"/>
          <w:divBdr>
            <w:top w:val="none" w:sz="0" w:space="0" w:color="auto"/>
            <w:left w:val="none" w:sz="0" w:space="0" w:color="auto"/>
            <w:bottom w:val="none" w:sz="0" w:space="0" w:color="auto"/>
            <w:right w:val="none" w:sz="0" w:space="0" w:color="auto"/>
          </w:divBdr>
          <w:divsChild>
            <w:div w:id="70923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171726">
      <w:bodyDiv w:val="1"/>
      <w:marLeft w:val="0"/>
      <w:marRight w:val="0"/>
      <w:marTop w:val="0"/>
      <w:marBottom w:val="0"/>
      <w:divBdr>
        <w:top w:val="none" w:sz="0" w:space="0" w:color="auto"/>
        <w:left w:val="none" w:sz="0" w:space="0" w:color="auto"/>
        <w:bottom w:val="none" w:sz="0" w:space="0" w:color="auto"/>
        <w:right w:val="none" w:sz="0" w:space="0" w:color="auto"/>
      </w:divBdr>
    </w:div>
    <w:div w:id="441338674">
      <w:bodyDiv w:val="1"/>
      <w:marLeft w:val="0"/>
      <w:marRight w:val="0"/>
      <w:marTop w:val="0"/>
      <w:marBottom w:val="0"/>
      <w:divBdr>
        <w:top w:val="none" w:sz="0" w:space="0" w:color="auto"/>
        <w:left w:val="none" w:sz="0" w:space="0" w:color="auto"/>
        <w:bottom w:val="none" w:sz="0" w:space="0" w:color="auto"/>
        <w:right w:val="none" w:sz="0" w:space="0" w:color="auto"/>
      </w:divBdr>
    </w:div>
    <w:div w:id="513881252">
      <w:bodyDiv w:val="1"/>
      <w:marLeft w:val="0"/>
      <w:marRight w:val="0"/>
      <w:marTop w:val="0"/>
      <w:marBottom w:val="0"/>
      <w:divBdr>
        <w:top w:val="none" w:sz="0" w:space="0" w:color="auto"/>
        <w:left w:val="none" w:sz="0" w:space="0" w:color="auto"/>
        <w:bottom w:val="none" w:sz="0" w:space="0" w:color="auto"/>
        <w:right w:val="none" w:sz="0" w:space="0" w:color="auto"/>
      </w:divBdr>
      <w:divsChild>
        <w:div w:id="801309053">
          <w:marLeft w:val="0"/>
          <w:marRight w:val="0"/>
          <w:marTop w:val="0"/>
          <w:marBottom w:val="0"/>
          <w:divBdr>
            <w:top w:val="none" w:sz="0" w:space="0" w:color="auto"/>
            <w:left w:val="none" w:sz="0" w:space="0" w:color="auto"/>
            <w:bottom w:val="none" w:sz="0" w:space="0" w:color="auto"/>
            <w:right w:val="none" w:sz="0" w:space="0" w:color="auto"/>
          </w:divBdr>
          <w:divsChild>
            <w:div w:id="402995722">
              <w:marLeft w:val="0"/>
              <w:marRight w:val="0"/>
              <w:marTop w:val="0"/>
              <w:marBottom w:val="0"/>
              <w:divBdr>
                <w:top w:val="none" w:sz="0" w:space="0" w:color="auto"/>
                <w:left w:val="none" w:sz="0" w:space="0" w:color="auto"/>
                <w:bottom w:val="none" w:sz="0" w:space="0" w:color="auto"/>
                <w:right w:val="none" w:sz="0" w:space="0" w:color="auto"/>
              </w:divBdr>
              <w:divsChild>
                <w:div w:id="176406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663110">
      <w:bodyDiv w:val="1"/>
      <w:marLeft w:val="0"/>
      <w:marRight w:val="0"/>
      <w:marTop w:val="0"/>
      <w:marBottom w:val="0"/>
      <w:divBdr>
        <w:top w:val="none" w:sz="0" w:space="0" w:color="auto"/>
        <w:left w:val="none" w:sz="0" w:space="0" w:color="auto"/>
        <w:bottom w:val="none" w:sz="0" w:space="0" w:color="auto"/>
        <w:right w:val="none" w:sz="0" w:space="0" w:color="auto"/>
      </w:divBdr>
    </w:div>
    <w:div w:id="1372265990">
      <w:bodyDiv w:val="1"/>
      <w:marLeft w:val="0"/>
      <w:marRight w:val="0"/>
      <w:marTop w:val="0"/>
      <w:marBottom w:val="0"/>
      <w:divBdr>
        <w:top w:val="none" w:sz="0" w:space="0" w:color="auto"/>
        <w:left w:val="none" w:sz="0" w:space="0" w:color="auto"/>
        <w:bottom w:val="none" w:sz="0" w:space="0" w:color="auto"/>
        <w:right w:val="none" w:sz="0" w:space="0" w:color="auto"/>
      </w:divBdr>
    </w:div>
    <w:div w:id="1453017561">
      <w:bodyDiv w:val="1"/>
      <w:marLeft w:val="0"/>
      <w:marRight w:val="0"/>
      <w:marTop w:val="0"/>
      <w:marBottom w:val="0"/>
      <w:divBdr>
        <w:top w:val="none" w:sz="0" w:space="0" w:color="auto"/>
        <w:left w:val="none" w:sz="0" w:space="0" w:color="auto"/>
        <w:bottom w:val="none" w:sz="0" w:space="0" w:color="auto"/>
        <w:right w:val="none" w:sz="0" w:space="0" w:color="auto"/>
      </w:divBdr>
    </w:div>
    <w:div w:id="2048677638">
      <w:bodyDiv w:val="1"/>
      <w:marLeft w:val="0"/>
      <w:marRight w:val="0"/>
      <w:marTop w:val="0"/>
      <w:marBottom w:val="0"/>
      <w:divBdr>
        <w:top w:val="none" w:sz="0" w:space="0" w:color="auto"/>
        <w:left w:val="none" w:sz="0" w:space="0" w:color="auto"/>
        <w:bottom w:val="none" w:sz="0" w:space="0" w:color="auto"/>
        <w:right w:val="none" w:sz="0" w:space="0" w:color="auto"/>
      </w:divBdr>
      <w:divsChild>
        <w:div w:id="1957909096">
          <w:marLeft w:val="480"/>
          <w:marRight w:val="0"/>
          <w:marTop w:val="0"/>
          <w:marBottom w:val="0"/>
          <w:divBdr>
            <w:top w:val="none" w:sz="0" w:space="0" w:color="auto"/>
            <w:left w:val="none" w:sz="0" w:space="0" w:color="auto"/>
            <w:bottom w:val="none" w:sz="0" w:space="0" w:color="auto"/>
            <w:right w:val="none" w:sz="0" w:space="0" w:color="auto"/>
          </w:divBdr>
          <w:divsChild>
            <w:div w:id="45483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344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PowerPoint_Presentation.pptx"/></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75429-46F0-E741-92A1-2FADB9B69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8398</Words>
  <Characters>218874</Characters>
  <Application>Microsoft Office Word</Application>
  <DocSecurity>0</DocSecurity>
  <Lines>1823</Lines>
  <Paragraphs>5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Lange</dc:creator>
  <cp:keywords/>
  <dc:description/>
  <cp:lastModifiedBy>Jens Lange</cp:lastModifiedBy>
  <cp:revision>31</cp:revision>
  <dcterms:created xsi:type="dcterms:W3CDTF">2021-02-28T06:53:00Z</dcterms:created>
  <dcterms:modified xsi:type="dcterms:W3CDTF">2021-04-0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iFnGCVjk"/&gt;&lt;style id="http://www.zotero.org/styles/springer-humanities-author-date" hasBibliography="1" bibliographyStyleHasBeenSet="1"/&gt;&lt;prefs&gt;&lt;pref name="fieldType" value="Field"/&gt;&lt;/prefs&gt;&lt;/d</vt:lpwstr>
  </property>
  <property fmtid="{D5CDD505-2E9C-101B-9397-08002B2CF9AE}" pid="3" name="ZOTERO_PREF_2">
    <vt:lpwstr>ata&gt;</vt:lpwstr>
  </property>
</Properties>
</file>